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Pr="00981329" w:rsidR="00033292" w:rsidRDefault="0005166E" w14:paraId="19C6615B" w14:textId="48DDC1E3">
      <w:pPr>
        <w:rPr>
          <w:b/>
          <w:bCs/>
        </w:rPr>
      </w:pPr>
      <w:r w:rsidRPr="00981329">
        <w:rPr>
          <w:b/>
          <w:bCs/>
        </w:rPr>
        <w:t>PhD Opportunity</w:t>
      </w:r>
    </w:p>
    <w:p w:rsidR="0005166E" w:rsidRDefault="0005166E" w14:paraId="5BCC7B18" w14:textId="77777777"/>
    <w:p w:rsidRPr="00981329" w:rsidR="00981329" w:rsidRDefault="00981329" w14:paraId="4D76329F" w14:textId="5294FF1B">
      <w:pPr>
        <w:rPr>
          <w:b/>
          <w:bCs/>
        </w:rPr>
      </w:pPr>
      <w:r w:rsidRPr="00981329">
        <w:rPr>
          <w:b/>
          <w:bCs/>
        </w:rPr>
        <w:t>Title</w:t>
      </w:r>
    </w:p>
    <w:p w:rsidR="00981329" w:rsidRDefault="00981329" w14:paraId="0BA58D0C" w14:textId="50C57C90">
      <w:r>
        <w:t>Routine Monitoring of Depression and Anxiety in Patients with Chronic Kidney Disease (CKD).</w:t>
      </w:r>
    </w:p>
    <w:p w:rsidR="00981329" w:rsidRDefault="00981329" w14:paraId="0A3F9E82" w14:textId="77777777"/>
    <w:p w:rsidRPr="00981329" w:rsidR="00981329" w:rsidRDefault="00981329" w14:paraId="0E0568B0" w14:textId="2D0C866D">
      <w:pPr>
        <w:rPr>
          <w:b/>
          <w:bCs/>
        </w:rPr>
      </w:pPr>
      <w:r w:rsidRPr="00981329">
        <w:rPr>
          <w:b/>
          <w:bCs/>
        </w:rPr>
        <w:t>Background</w:t>
      </w:r>
    </w:p>
    <w:p w:rsidR="00286579" w:rsidRDefault="00286579" w14:paraId="00AD07C4" w14:textId="77777777">
      <w:r w:rsidRPr="00286579">
        <w:t>Approximately 15 million people in England, representing 1 in 4 adults, have one or more long-term conditions (LTCs).</w:t>
      </w:r>
      <w:r w:rsidRPr="00286579">
        <w:fldChar w:fldCharType="begin"/>
      </w:r>
      <w:r>
        <w:instrText xml:space="preserve"> ADDIN EN.CITE &lt;EndNote&gt;&lt;Cite&gt;&lt;Author&gt;Fund&lt;/Author&gt;&lt;Year&gt;2022&lt;/Year&gt;&lt;RecNum&gt;923&lt;/RecNum&gt;&lt;DisplayText&gt;&lt;style face="superscript"&gt;1&lt;/style&gt;&lt;/DisplayText&gt;&lt;record&gt;&lt;rec-number&gt;923&lt;/rec-number&gt;&lt;foreign-keys&gt;&lt;key app="EN" db-id="rp9ez0aaurwpsxe595kpx9av2swas9aea2xx" timestamp="1668179752"&gt;923&lt;/key&gt;&lt;/foreign-keys&gt;&lt;ref-type name="Web Page"&gt;12&lt;/ref-type&gt;&lt;contributors&gt;&lt;authors&gt;&lt;author&gt;Kings Fund&lt;/author&gt;&lt;/authors&gt;&lt;/contributors&gt;&lt;titles&gt;&lt;title&gt;Long-term conditions and multi-morbidity&lt;/title&gt;&lt;/titles&gt;&lt;volume&gt;2022&lt;/volume&gt;&lt;number&gt;11/11/22&lt;/number&gt;&lt;dates&gt;&lt;year&gt;2022&lt;/year&gt;&lt;/dates&gt;&lt;urls&gt;&lt;related-urls&gt;&lt;url&gt;https://www.kingsfund.org.uk/projects/time-think-differently/trends-disease-and-disability-long-term-conditions-multi-morbidity&lt;/url&gt;&lt;/related-urls&gt;&lt;/urls&gt;&lt;/record&gt;&lt;/Cite&gt;&lt;/EndNote&gt;</w:instrText>
      </w:r>
      <w:r w:rsidRPr="00286579">
        <w:fldChar w:fldCharType="separate"/>
      </w:r>
      <w:r w:rsidRPr="00286579">
        <w:rPr>
          <w:noProof/>
          <w:vertAlign w:val="superscript"/>
        </w:rPr>
        <w:t>1</w:t>
      </w:r>
      <w:r w:rsidRPr="00286579">
        <w:fldChar w:fldCharType="end"/>
      </w:r>
      <w:r w:rsidRPr="00286579">
        <w:t xml:space="preserve"> </w:t>
      </w:r>
      <w:r w:rsidRPr="00286579">
        <w:fldChar w:fldCharType="begin"/>
      </w:r>
      <w:r>
        <w:instrText xml:space="preserve"> ADDIN EN.CITE &lt;EndNote&gt;&lt;Cite&gt;&lt;Author&gt;Charities&lt;/Author&gt;&lt;Year&gt;2022&lt;/Year&gt;&lt;RecNum&gt;931&lt;/RecNum&gt;&lt;DisplayText&gt;&lt;style face="superscript"&gt;2&lt;/style&gt;&lt;/DisplayText&gt;&lt;record&gt;&lt;rec-number&gt;931&lt;/rec-number&gt;&lt;foreign-keys&gt;&lt;key app="EN" db-id="rp9ez0aaurwpsxe595kpx9av2swas9aea2xx" timestamp="1672997298"&gt;931&lt;/key&gt;&lt;/foreign-keys&gt;&lt;ref-type name="Web Page"&gt;12&lt;/ref-type&gt;&lt;contributors&gt;&lt;authors&gt;&lt;author&gt;The Richmond Group of Charities&lt;/author&gt;&lt;/authors&gt;&lt;/contributors&gt;&lt;titles&gt;&lt;title&gt;No time to lose - Changing the trajectory for people living with long-term health conditions&lt;/title&gt;&lt;/titles&gt;&lt;number&gt;2023&lt;/number&gt;&lt;dates&gt;&lt;year&gt;2022&lt;/year&gt;&lt;/dates&gt;&lt;urls&gt;&lt;related-urls&gt;&lt;url&gt;https://richmondgroupofcharities.org.uk/no-time-lose-changing-trajectory-people-living-long-term-health-conditions&lt;/url&gt;&lt;/related-urls&gt;&lt;/urls&gt;&lt;/record&gt;&lt;/Cite&gt;&lt;/EndNote&gt;</w:instrText>
      </w:r>
      <w:r w:rsidRPr="00286579">
        <w:fldChar w:fldCharType="separate"/>
      </w:r>
      <w:r w:rsidRPr="00286579">
        <w:rPr>
          <w:noProof/>
          <w:vertAlign w:val="superscript"/>
        </w:rPr>
        <w:t>2</w:t>
      </w:r>
      <w:r w:rsidRPr="00286579">
        <w:fldChar w:fldCharType="end"/>
      </w:r>
      <w:r w:rsidRPr="00286579">
        <w:t xml:space="preserve"> A LTC is an illness that cannot be cured, but may be controlled with medicines or other treatments.</w:t>
      </w:r>
      <w:r w:rsidRPr="00286579">
        <w:fldChar w:fldCharType="begin"/>
      </w:r>
      <w:r>
        <w:instrText xml:space="preserve"> ADDIN EN.CITE &lt;EndNote&gt;&lt;Cite&gt;&lt;Author&gt;Association&lt;/Author&gt;&lt;Year&gt;2022&lt;/Year&gt;&lt;RecNum&gt;924&lt;/RecNum&gt;&lt;DisplayText&gt;&lt;style face="superscript"&gt;3&lt;/style&gt;&lt;/DisplayText&gt;&lt;record&gt;&lt;rec-number&gt;924&lt;/rec-number&gt;&lt;foreign-keys&gt;&lt;key app="EN" db-id="rp9ez0aaurwpsxe595kpx9av2swas9aea2xx" timestamp="1668179916"&gt;924&lt;/key&gt;&lt;/foreign-keys&gt;&lt;ref-type name="Web Page"&gt;12&lt;/ref-type&gt;&lt;contributors&gt;&lt;authors&gt;&lt;author&gt;The Patients’ Association&lt;/author&gt;&lt;/authors&gt;&lt;/contributors&gt;&lt;titles&gt;&lt;title&gt;Long term conditions&lt;/title&gt;&lt;/titles&gt;&lt;volume&gt;2022&lt;/volume&gt;&lt;number&gt;11/11/22&lt;/number&gt;&lt;dates&gt;&lt;year&gt;2022&lt;/year&gt;&lt;/dates&gt;&lt;urls&gt;&lt;related-urls&gt;&lt;url&gt;https://www.patients-association.org.uk/long-term-conditions&lt;/url&gt;&lt;/related-urls&gt;&lt;/urls&gt;&lt;/record&gt;&lt;/Cite&gt;&lt;/EndNote&gt;</w:instrText>
      </w:r>
      <w:r w:rsidRPr="00286579">
        <w:fldChar w:fldCharType="separate"/>
      </w:r>
      <w:r w:rsidRPr="00286579">
        <w:rPr>
          <w:noProof/>
          <w:vertAlign w:val="superscript"/>
        </w:rPr>
        <w:t>3</w:t>
      </w:r>
      <w:r w:rsidRPr="00286579">
        <w:fldChar w:fldCharType="end"/>
      </w:r>
      <w:r w:rsidRPr="00286579">
        <w:t xml:space="preserve">  People living with LTCs face considerable challenges around the management of their long-term physical and mental health.</w:t>
      </w:r>
      <w:r w:rsidRPr="00286579">
        <w:fldChar w:fldCharType="begin"/>
      </w:r>
      <w:r>
        <w:instrText xml:space="preserve"> ADDIN EN.CITE &lt;EndNote&gt;&lt;Cite&gt;&lt;Author&gt;Charities&lt;/Author&gt;&lt;Year&gt;2022&lt;/Year&gt;&lt;RecNum&gt;931&lt;/RecNum&gt;&lt;DisplayText&gt;&lt;style face="superscript"&gt;2&lt;/style&gt;&lt;/DisplayText&gt;&lt;record&gt;&lt;rec-number&gt;931&lt;/rec-number&gt;&lt;foreign-keys&gt;&lt;key app="EN" db-id="rp9ez0aaurwpsxe595kpx9av2swas9aea2xx" timestamp="1672997298"&gt;931&lt;/key&gt;&lt;/foreign-keys&gt;&lt;ref-type name="Web Page"&gt;12&lt;/ref-type&gt;&lt;contributors&gt;&lt;authors&gt;&lt;author&gt;The Richmond Group of Charities&lt;/author&gt;&lt;/authors&gt;&lt;/contributors&gt;&lt;titles&gt;&lt;title&gt;No time to lose - Changing the trajectory for people living with long-term health conditions&lt;/title&gt;&lt;/titles&gt;&lt;number&gt;2023&lt;/number&gt;&lt;dates&gt;&lt;year&gt;2022&lt;/year&gt;&lt;/dates&gt;&lt;urls&gt;&lt;related-urls&gt;&lt;url&gt;https://richmondgroupofcharities.org.uk/no-time-lose-changing-trajectory-people-living-long-term-health-conditions&lt;/url&gt;&lt;/related-urls&gt;&lt;/urls&gt;&lt;/record&gt;&lt;/Cite&gt;&lt;/EndNote&gt;</w:instrText>
      </w:r>
      <w:r w:rsidRPr="00286579">
        <w:fldChar w:fldCharType="separate"/>
      </w:r>
      <w:r w:rsidRPr="00286579">
        <w:rPr>
          <w:noProof/>
          <w:vertAlign w:val="superscript"/>
        </w:rPr>
        <w:t>2</w:t>
      </w:r>
      <w:r w:rsidRPr="00286579">
        <w:fldChar w:fldCharType="end"/>
      </w:r>
      <w:r>
        <w:t xml:space="preserve"> </w:t>
      </w:r>
    </w:p>
    <w:p w:rsidR="00286579" w:rsidRDefault="00286579" w14:paraId="363AF83B" w14:textId="77777777"/>
    <w:p w:rsidR="0005166E" w:rsidRDefault="0005166E" w14:paraId="327FA44F" w14:textId="725EC687">
      <w:r>
        <w:t>Chronic kidney disease (CKD) is a</w:t>
      </w:r>
      <w:r w:rsidR="00286579">
        <w:t xml:space="preserve"> LTC with a</w:t>
      </w:r>
      <w:r>
        <w:t xml:space="preserve"> global health concern</w:t>
      </w:r>
      <w:r>
        <w:fldChar w:fldCharType="begin"/>
      </w:r>
      <w:r w:rsidR="00286579">
        <w:instrText xml:space="preserve"> ADDIN EN.CITE &lt;EndNote&gt;&lt;Cite&gt;&lt;Author&gt;Go&lt;/Author&gt;&lt;Year&gt;2004&lt;/Year&gt;&lt;RecNum&gt;936&lt;/RecNum&gt;&lt;DisplayText&gt;&lt;style face="superscript"&gt;4&lt;/style&gt;&lt;/DisplayText&gt;&lt;record&gt;&lt;rec-number&gt;936&lt;/rec-number&gt;&lt;foreign-keys&gt;&lt;key app="EN" db-id="rp9ez0aaurwpsxe595kpx9av2swas9aea2xx" timestamp="1682341844"&gt;936&lt;/key&gt;&lt;/foreign-keys&gt;&lt;ref-type name="Journal Article"&gt;17&lt;/ref-type&gt;&lt;contributors&gt;&lt;authors&gt;&lt;author&gt;Go, A. S.&lt;/author&gt;&lt;author&gt;Chertow, G. M.&lt;/author&gt;&lt;author&gt;Fan, D.&lt;/author&gt;&lt;author&gt;McCulloch, C. E.&lt;/author&gt;&lt;author&gt;Hsu, C. Y.&lt;/author&gt;&lt;/authors&gt;&lt;/contributors&gt;&lt;auth-address&gt;Division of Research, Kaiser Permanente of Northern California, Oakland, CA 94612-2304, USA. alan.s.go@kp.org&lt;/auth-address&gt;&lt;titles&gt;&lt;title&gt;Chronic kidney disease and the risks of death, cardiovascular events, and hospitalization&lt;/title&gt;&lt;secondary-title&gt;N Engl J Med&lt;/secondary-title&gt;&lt;/titles&gt;&lt;periodical&gt;&lt;full-title&gt;N Engl J Med&lt;/full-title&gt;&lt;abbr-1&gt;The New England journal of medicine&lt;/abbr-1&gt;&lt;/periodical&gt;&lt;pages&gt;1296-305&lt;/pages&gt;&lt;volume&gt;351&lt;/volume&gt;&lt;number&gt;13&lt;/number&gt;&lt;edition&gt;2004/09/24&lt;/edition&gt;&lt;keywords&gt;&lt;keyword&gt;Aged&lt;/keyword&gt;&lt;keyword&gt;Analysis of Variance&lt;/keyword&gt;&lt;keyword&gt;Cardiovascular Diseases/epidemiology/*etiology/mortality&lt;/keyword&gt;&lt;keyword&gt;Chronic Disease&lt;/keyword&gt;&lt;keyword&gt;Creatinine/blood&lt;/keyword&gt;&lt;keyword&gt;Female&lt;/keyword&gt;&lt;keyword&gt;Follow-Up Studies&lt;/keyword&gt;&lt;keyword&gt;Glomerular Filtration Rate&lt;/keyword&gt;&lt;keyword&gt;Hospitalization/*statistics &amp;amp; numerical data&lt;/keyword&gt;&lt;keyword&gt;Humans&lt;/keyword&gt;&lt;keyword&gt;Kidney Diseases/*complications/diagnosis/mortality&lt;/keyword&gt;&lt;keyword&gt;Male&lt;/keyword&gt;&lt;keyword&gt;Middle Aged&lt;/keyword&gt;&lt;keyword&gt;Risk Factors&lt;/keyword&gt;&lt;keyword&gt;Severity of Illness Index&lt;/keyword&gt;&lt;keyword&gt;Survival Analysis&lt;/keyword&gt;&lt;/keywords&gt;&lt;dates&gt;&lt;year&gt;2004&lt;/year&gt;&lt;pub-dates&gt;&lt;date&gt;Sep 23&lt;/date&gt;&lt;/pub-dates&gt;&lt;/dates&gt;&lt;isbn&gt;0028-4793&lt;/isbn&gt;&lt;accession-num&gt;15385656&lt;/accession-num&gt;&lt;urls&gt;&lt;/urls&gt;&lt;electronic-resource-num&gt;10.1056/NEJMoa041031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Pr="00286579" w:rsidR="00286579">
        <w:rPr>
          <w:noProof/>
          <w:vertAlign w:val="superscript"/>
        </w:rPr>
        <w:t>4</w:t>
      </w:r>
      <w:r>
        <w:fldChar w:fldCharType="end"/>
      </w:r>
      <w:r w:rsidR="00286579">
        <w:t xml:space="preserve">, </w:t>
      </w:r>
      <w:r>
        <w:t>high prevalence</w:t>
      </w:r>
      <w:r>
        <w:fldChar w:fldCharType="begin"/>
      </w:r>
      <w:r w:rsidR="00286579">
        <w:instrText xml:space="preserve"> ADDIN EN.CITE &lt;EndNote&gt;&lt;Cite&gt;&lt;Author&gt;Hill&lt;/Author&gt;&lt;Year&gt;2016&lt;/Year&gt;&lt;RecNum&gt;934&lt;/RecNum&gt;&lt;DisplayText&gt;&lt;style face="superscript"&gt;5&lt;/style&gt;&lt;/DisplayText&gt;&lt;record&gt;&lt;rec-number&gt;934&lt;/rec-number&gt;&lt;foreign-keys&gt;&lt;key app="EN" db-id="rp9ez0aaurwpsxe595kpx9av2swas9aea2xx" timestamp="1682341292"&gt;934&lt;/key&gt;&lt;/foreign-keys&gt;&lt;ref-type name="Journal Article"&gt;17&lt;/ref-type&gt;&lt;contributors&gt;&lt;authors&gt;&lt;author&gt;Hill, Nathan R.&lt;/author&gt;&lt;author&gt;Fatoba, Samuel T.&lt;/author&gt;&lt;author&gt;Oke, Jason L.&lt;/author&gt;&lt;author&gt;Hirst, Jennifer A.&lt;/author&gt;&lt;author&gt;O’Callaghan, Christopher A.&lt;/author&gt;&lt;author&gt;Lasserson, Daniel S.&lt;/author&gt;&lt;author&gt;Hobbs, F. D. Richard&lt;/author&gt;&lt;/authors&gt;&lt;/contributors&gt;&lt;titles&gt;&lt;title&gt;Global Prevalence of Chronic Kidney Disease – A Systematic Review and Meta-Analysis&lt;/title&gt;&lt;secondary-title&gt;PLOS ONE&lt;/secondary-title&gt;&lt;/titles&gt;&lt;periodical&gt;&lt;full-title&gt;PLoS ONE&lt;/full-title&gt;&lt;/periodical&gt;&lt;pages&gt;e0158765&lt;/pages&gt;&lt;volume&gt;11&lt;/volume&gt;&lt;number&gt;7&lt;/number&gt;&lt;dates&gt;&lt;year&gt;2016&lt;/year&gt;&lt;/dates&gt;&lt;publisher&gt;Public Library of Science&lt;/publisher&gt;&lt;urls&gt;&lt;related-urls&gt;&lt;url&gt;https://doi.org/10.1371/journal.pone.0158765&lt;/url&gt;&lt;/related-urls&gt;&lt;/urls&gt;&lt;electronic-resource-num&gt;10.1371/journal.pone.0158765&lt;/electronic-resource-num&gt;&lt;/record&gt;&lt;/Cite&gt;&lt;/EndNote&gt;</w:instrText>
      </w:r>
      <w:r>
        <w:fldChar w:fldCharType="separate"/>
      </w:r>
      <w:r w:rsidRPr="00286579" w:rsidR="00286579">
        <w:rPr>
          <w:noProof/>
          <w:vertAlign w:val="superscript"/>
        </w:rPr>
        <w:t>5</w:t>
      </w:r>
      <w:r>
        <w:fldChar w:fldCharType="end"/>
      </w:r>
      <w:r>
        <w:t xml:space="preserve"> and substantial healthcare and societal costs.</w:t>
      </w:r>
      <w:r>
        <w:fldChar w:fldCharType="begin">
          <w:fldData xml:space="preserve">PEVuZE5vdGU+PENpdGU+PEF1dGhvcj5DaGFrZXI8L0F1dGhvcj48WWVhcj4yMDE1PC9ZZWFyPjxS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</w:fldData>
        </w:fldChar>
      </w:r>
      <w:r w:rsidR="00286579">
        <w:instrText xml:space="preserve"> ADDIN EN.CITE </w:instrText>
      </w:r>
      <w:r w:rsidR="00286579">
        <w:fldChar w:fldCharType="begin">
          <w:fldData xml:space="preserve">PEVuZE5vdGU+PENpdGU+PEF1dGhvcj5DaGFrZXI8L0F1dGhvcj48WWVhcj4yMDE1PC9ZZWFyPjxS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</w:fldData>
        </w:fldChar>
      </w:r>
      <w:r w:rsidR="00286579">
        <w:instrText xml:space="preserve"> ADDIN EN.CITE.DATA </w:instrText>
      </w:r>
      <w:r w:rsidR="00286579">
        <w:fldChar w:fldCharType="end"/>
      </w:r>
      <w:r>
        <w:fldChar w:fldCharType="separate"/>
      </w:r>
      <w:r w:rsidRPr="00286579" w:rsidR="00286579">
        <w:rPr>
          <w:noProof/>
          <w:vertAlign w:val="superscript"/>
        </w:rPr>
        <w:t>6-8</w:t>
      </w:r>
      <w:r>
        <w:fldChar w:fldCharType="end"/>
      </w:r>
      <w:r>
        <w:t xml:space="preserve"> Patients with CKD commonly experience considerable symptom burden</w:t>
      </w:r>
      <w:r>
        <w:fldChar w:fldCharType="begin"/>
      </w:r>
      <w:r w:rsidR="00286579">
        <w:instrText xml:space="preserve"> ADDIN EN.CITE &lt;EndNote&gt;&lt;Cite&gt;&lt;Author&gt;Fletcher&lt;/Author&gt;&lt;Year&gt;2022&lt;/Year&gt;&lt;RecNum&gt;917&lt;/RecNum&gt;&lt;DisplayText&gt;&lt;style face="superscript"&gt;9&lt;/style&gt;&lt;/DisplayText&gt;&lt;record&gt;&lt;rec-number&gt;917&lt;/rec-number&gt;&lt;foreign-keys&gt;&lt;key app="EN" db-id="rp9ez0aaurwpsxe595kpx9av2swas9aea2xx" timestamp="1667558449"&gt;917&lt;/key&gt;&lt;/foreign-keys&gt;&lt;ref-type name="Journal Article"&gt;17&lt;/ref-type&gt;&lt;contributors&gt;&lt;authors&gt;&lt;author&gt;Fletcher, Benjamin R.&lt;/author&gt;&lt;author&gt;Damery, Sarah&lt;/author&gt;&lt;author&gt;Aiyegbusi, Olalekan Lee&lt;/author&gt;&lt;author&gt;Anderson, Nicola&lt;/author&gt;&lt;author&gt;Calvert, Melanie&lt;/author&gt;&lt;author&gt;Cockwell, Paul&lt;/author&gt;&lt;author&gt;Ferguson, James&lt;/author&gt;&lt;author&gt;Horton, Mike&lt;/author&gt;&lt;author&gt;Paap, Muirne C. S.&lt;/author&gt;&lt;author&gt;Sidey-Gibbons, Chris&lt;/author&gt;&lt;author&gt;Slade, Anita&lt;/author&gt;&lt;author&gt;Turner, Neil&lt;/author&gt;&lt;author&gt;Kyte, Derek&lt;/author&gt;&lt;/authors&gt;&lt;/contributors&gt;&lt;titles&gt;&lt;title&gt;Symptom burden and health-related quality of life in chronic kidney disease: A global systematic review and meta-analysis&lt;/title&gt;&lt;secondary-title&gt;PLOS Medicine&lt;/secondary-title&gt;&lt;/titles&gt;&lt;periodical&gt;&lt;full-title&gt;PLoS Medicine&lt;/full-title&gt;&lt;/periodical&gt;&lt;pages&gt;e1003954&lt;/pages&gt;&lt;volume&gt;19&lt;/volume&gt;&lt;number&gt;4&lt;/number&gt;&lt;dates&gt;&lt;year&gt;2022&lt;/year&gt;&lt;/dates&gt;&lt;publisher&gt;Public Library of Science&lt;/publisher&gt;&lt;urls&gt;&lt;related-urls&gt;&lt;url&gt;https://doi.org/10.1371/journal.pmed.1003954&lt;/url&gt;&lt;url&gt;https://www.ncbi.nlm.nih.gov/pmc/articles/PMC8985967/pdf/pmed.1003954.pdf&lt;/url&gt;&lt;/related-urls&gt;&lt;/urls&gt;&lt;electronic-resource-num&gt;10.1371/journal.pmed.1003954&lt;/electronic-resource-num&gt;&lt;/record&gt;&lt;/Cite&gt;&lt;/EndNote&gt;</w:instrText>
      </w:r>
      <w:r>
        <w:fldChar w:fldCharType="separate"/>
      </w:r>
      <w:r w:rsidRPr="00286579" w:rsidR="00286579">
        <w:rPr>
          <w:noProof/>
          <w:vertAlign w:val="superscript"/>
        </w:rPr>
        <w:t>9</w:t>
      </w:r>
      <w:r>
        <w:fldChar w:fldCharType="end"/>
      </w:r>
      <w:r>
        <w:t xml:space="preserve"> and associated poorer long-term health-related quality of life (HRQL)</w:t>
      </w:r>
      <w:r>
        <w:fldChar w:fldCharType="begin">
          <w:fldData xml:space="preserve">PEVuZE5vdGU+PENpdGU+PEF1dGhvcj5QZXJsbWFuPC9BdXRob3I+PFllYXI+MjAwNTwvWWVhcj48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=
</w:fldData>
        </w:fldChar>
      </w:r>
      <w:r w:rsidR="00286579">
        <w:instrText xml:space="preserve"> ADDIN EN.CITE </w:instrText>
      </w:r>
      <w:r w:rsidR="00286579">
        <w:fldChar w:fldCharType="begin">
          <w:fldData xml:space="preserve">PEVuZE5vdGU+PENpdGU+PEF1dGhvcj5QZXJsbWFuPC9BdXRob3I+PFllYXI+MjAwNTwvWWVhcj48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=
</w:fldData>
        </w:fldChar>
      </w:r>
      <w:r w:rsidR="00286579">
        <w:instrText xml:space="preserve"> ADDIN EN.CITE.DATA </w:instrText>
      </w:r>
      <w:r w:rsidR="00286579">
        <w:fldChar w:fldCharType="end"/>
      </w:r>
      <w:r>
        <w:fldChar w:fldCharType="separate"/>
      </w:r>
      <w:r w:rsidRPr="00286579" w:rsidR="00286579">
        <w:rPr>
          <w:noProof/>
          <w:vertAlign w:val="superscript"/>
        </w:rPr>
        <w:t>10</w:t>
      </w:r>
      <w:r>
        <w:fldChar w:fldCharType="end"/>
      </w:r>
      <w:r>
        <w:t xml:space="preserve"> and mortality.</w:t>
      </w:r>
      <w:r>
        <w:fldChar w:fldCharType="begin">
          <w:fldData xml:space="preserve">PEVuZE5vdGU+PENpdGU+PEF1dGhvcj5SaWNhcmRvPC9BdXRob3I+PFllYXI+MjAxNzwvWWVhcj48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==
</w:fldData>
        </w:fldChar>
      </w:r>
      <w:r w:rsidR="00286579">
        <w:instrText xml:space="preserve"> ADDIN EN.CITE </w:instrText>
      </w:r>
      <w:r w:rsidR="00286579">
        <w:fldChar w:fldCharType="begin">
          <w:fldData xml:space="preserve">PEVuZE5vdGU+PENpdGU+PEF1dGhvcj5SaWNhcmRvPC9BdXRob3I+PFllYXI+MjAxNzwvWWVhcj48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==
</w:fldData>
        </w:fldChar>
      </w:r>
      <w:r w:rsidR="00286579">
        <w:instrText xml:space="preserve"> ADDIN EN.CITE.DATA </w:instrText>
      </w:r>
      <w:r w:rsidR="00286579">
        <w:fldChar w:fldCharType="end"/>
      </w:r>
      <w:r>
        <w:fldChar w:fldCharType="separate"/>
      </w:r>
      <w:r w:rsidRPr="00286579" w:rsidR="00286579">
        <w:rPr>
          <w:noProof/>
          <w:vertAlign w:val="superscript"/>
        </w:rPr>
        <w:t>11 12</w:t>
      </w:r>
      <w:r>
        <w:fldChar w:fldCharType="end"/>
      </w:r>
    </w:p>
    <w:p w:rsidR="0005166E" w:rsidRDefault="0005166E" w14:paraId="7B4D03DC" w14:textId="77777777"/>
    <w:p w:rsidR="0005166E" w:rsidP="0005166E" w:rsidRDefault="0005166E" w14:paraId="3E09901B" w14:textId="058D45A2">
      <w:r>
        <w:t>Increasingly, routine measurement of symptoms in CKD populations is undertaken using patient-reported outcome measures (PROMs): psychometrically validated questionnaires which collect informative data provided directly from the patient.</w:t>
      </w:r>
      <w:r>
        <w:fldChar w:fldCharType="begin"/>
      </w:r>
      <w:r w:rsidR="00286579">
        <w:instrText xml:space="preserve"> ADDIN EN.CITE &lt;EndNote&gt;&lt;Cite&gt;&lt;Author&gt;FDA&lt;/Author&gt;&lt;Year&gt;2006&lt;/Year&gt;&lt;RecNum&gt;73&lt;/RecNum&gt;&lt;DisplayText&gt;&lt;style face="superscript"&gt;13&lt;/style&gt;&lt;/DisplayText&gt;&lt;record&gt;&lt;rec-number&gt;73&lt;/rec-number&gt;&lt;foreign-keys&gt;&lt;key app="EN" db-id="rp9ez0aaurwpsxe595kpx9av2swas9aea2xx" timestamp="1351779735"&gt;73&lt;/key&gt;&lt;/foreign-keys&gt;&lt;ref-type name="Journal Article"&gt;17&lt;/ref-type&gt;&lt;contributors&gt;&lt;authors&gt;&lt;author&gt;FDA&lt;/author&gt;&lt;/authors&gt;&lt;/contributors&gt;&lt;titles&gt;&lt;title&gt;Guidance for industry: patient-reported outcome measures: use in medical product development to support labeling claims: draft guidance&lt;/title&gt;&lt;secondary-title&gt;Health &amp;amp; Quality of Life Outcomes&lt;/secondary-title&gt;&lt;/titles&gt;&lt;periodical&gt;&lt;full-title&gt;Health &amp;amp; Quality of Life Outcomes&lt;/full-title&gt;&lt;/periodical&gt;&lt;pages&gt;79&lt;/pages&gt;&lt;volume&gt;4&lt;/volume&gt;&lt;dates&gt;&lt;year&gt;2006&lt;/year&gt;&lt;/dates&gt;&lt;accession-num&gt;17034633&lt;/accession-num&gt;&lt;urls&gt;&lt;related-urls&gt;&lt;url&gt;http://ovidsp.ovid.com/ovidweb.cgi?T=JS&amp;amp;CSC=Y&amp;amp;NEWS=N&amp;amp;PAGE=fulltext&amp;amp;D=med4&amp;amp;AN=17034633&lt;/url&gt;&lt;/related-urls&gt;&lt;/urls&gt;&lt;remote-database-name&gt;MEDLINE&lt;/remote-database-name&gt;&lt;remote-database-provider&gt;Ovid Technologies&lt;/remote-database-provider&gt;&lt;/record&gt;&lt;/Cite&gt;&lt;/EndNote&gt;</w:instrText>
      </w:r>
      <w:r>
        <w:fldChar w:fldCharType="separate"/>
      </w:r>
      <w:r w:rsidRPr="00286579" w:rsidR="00286579">
        <w:rPr>
          <w:noProof/>
          <w:vertAlign w:val="superscript"/>
        </w:rPr>
        <w:t>13</w:t>
      </w:r>
      <w:r>
        <w:fldChar w:fldCharType="end"/>
      </w:r>
      <w:r>
        <w:t xml:space="preserve"> </w:t>
      </w:r>
      <w:r w:rsidR="00CD55A1">
        <w:t>PROM</w:t>
      </w:r>
      <w:r>
        <w:t xml:space="preserve"> data can be collected</w:t>
      </w:r>
      <w:r w:rsidR="00444953">
        <w:t xml:space="preserve"> </w:t>
      </w:r>
      <w:r>
        <w:t>between clinic appointments, often alongside information regarding HRQL, in order to augment clinical data, build a longitudinal picture of disease burden and enhance care.</w:t>
      </w:r>
      <w:r>
        <w:fldChar w:fldCharType="begin">
          <w:fldData xml:space="preserve">PEVuZE5vdGU+PENpdGU+PEF1dGhvcj5DYWx2ZXJ0PC9BdXRob3I+PFllYXI+MjAxOTwvWWVhcj48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</w:fldData>
        </w:fldChar>
      </w:r>
      <w:r w:rsidR="00286579">
        <w:instrText xml:space="preserve"> ADDIN EN.CITE </w:instrText>
      </w:r>
      <w:r w:rsidR="00286579">
        <w:fldChar w:fldCharType="begin">
          <w:fldData xml:space="preserve">PEVuZE5vdGU+PENpdGU+PEF1dGhvcj5DYWx2ZXJ0PC9BdXRob3I+PFllYXI+MjAxOTwvWWVhcj48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</w:fldData>
        </w:fldChar>
      </w:r>
      <w:r w:rsidR="00286579">
        <w:instrText xml:space="preserve"> ADDIN EN.CITE.DATA </w:instrText>
      </w:r>
      <w:r w:rsidR="00286579">
        <w:fldChar w:fldCharType="end"/>
      </w:r>
      <w:r>
        <w:fldChar w:fldCharType="separate"/>
      </w:r>
      <w:r w:rsidRPr="00286579" w:rsidR="00286579">
        <w:rPr>
          <w:noProof/>
          <w:vertAlign w:val="superscript"/>
        </w:rPr>
        <w:t>14</w:t>
      </w:r>
      <w:r>
        <w:fldChar w:fldCharType="end"/>
      </w:r>
      <w:r>
        <w:t xml:space="preserve"> This approach has demonstrated </w:t>
      </w:r>
      <w:r w:rsidR="002D5903">
        <w:t>considerable benefits</w:t>
      </w:r>
      <w:r>
        <w:t xml:space="preserve"> in patients with cancer</w:t>
      </w:r>
      <w:r w:rsidR="002D5903">
        <w:t>, including reduced A&amp;E visits, fewer hospitalisations, increased HRQL and lower rates of mortality.</w:t>
      </w:r>
      <w:r>
        <w:fldChar w:fldCharType="begin">
          <w:fldData xml:space="preserve">PEVuZE5vdGU+PENpdGU+PEF1dGhvcj5CYXNjaDwvQXV0aG9yPjxZZWFyPjIwMTU8L1llYXI+PFJl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=
</w:fldData>
        </w:fldChar>
      </w:r>
      <w:r w:rsidR="00286579">
        <w:instrText xml:space="preserve"> ADDIN EN.CITE </w:instrText>
      </w:r>
      <w:r w:rsidR="00286579">
        <w:fldChar w:fldCharType="begin">
          <w:fldData xml:space="preserve">PEVuZE5vdGU+PENpdGU+PEF1dGhvcj5CYXNjaDwvQXV0aG9yPjxZZWFyPjIwMTU8L1llYXI+PFJl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=
</w:fldData>
        </w:fldChar>
      </w:r>
      <w:r w:rsidR="00286579">
        <w:instrText xml:space="preserve"> ADDIN EN.CITE.DATA </w:instrText>
      </w:r>
      <w:r w:rsidR="00286579">
        <w:fldChar w:fldCharType="end"/>
      </w:r>
      <w:r>
        <w:fldChar w:fldCharType="separate"/>
      </w:r>
      <w:r w:rsidRPr="00286579" w:rsidR="00286579">
        <w:rPr>
          <w:noProof/>
          <w:vertAlign w:val="superscript"/>
        </w:rPr>
        <w:t>15-17</w:t>
      </w:r>
      <w:r>
        <w:fldChar w:fldCharType="end"/>
      </w:r>
      <w:r>
        <w:t xml:space="preserve"> </w:t>
      </w:r>
      <w:r w:rsidR="002D5903">
        <w:t>F</w:t>
      </w:r>
      <w:r>
        <w:t>easibility</w:t>
      </w:r>
      <w:r w:rsidR="002D5903">
        <w:t xml:space="preserve"> of routine symptom monitoring</w:t>
      </w:r>
      <w:r>
        <w:t xml:space="preserve"> has been established in patients with advanced CKD</w:t>
      </w:r>
      <w:r>
        <w:fldChar w:fldCharType="begin"/>
      </w:r>
      <w:r w:rsidR="00286579">
        <w:instrText xml:space="preserve"> ADDIN EN.CITE &lt;EndNote&gt;&lt;Cite&gt;&lt;Author&gt;Kyte&lt;/Author&gt;&lt;Year&gt;2022&lt;/Year&gt;&lt;RecNum&gt;915&lt;/RecNum&gt;&lt;DisplayText&gt;&lt;style face="superscript"&gt;18&lt;/style&gt;&lt;/DisplayText&gt;&lt;record&gt;&lt;rec-number&gt;915&lt;/rec-number&gt;&lt;foreign-keys&gt;&lt;key app="EN" db-id="rp9ez0aaurwpsxe595kpx9av2swas9aea2xx" timestamp="1655908343"&gt;915&lt;/key&gt;&lt;/foreign-keys&gt;&lt;ref-type name="Journal Article"&gt;17&lt;/ref-type&gt;&lt;contributors&gt;&lt;authors&gt;&lt;author&gt;Kyte, Derek&lt;/author&gt;&lt;author&gt;Anderson, Nicola&lt;/author&gt;&lt;author&gt;Bishop, Jon&lt;/author&gt;&lt;author&gt;Bissell, Andrew&lt;/author&gt;&lt;author&gt;Brettell, Elizabeth&lt;/author&gt;&lt;author&gt;Calvert, Melanie&lt;/author&gt;&lt;author&gt;Chadburn, Marie&lt;/author&gt;&lt;author&gt;Cockwell, Paul&lt;/author&gt;&lt;author&gt;Dutton, Mary&lt;/author&gt;&lt;author&gt;Eddington, Helen&lt;/author&gt;&lt;/authors&gt;&lt;/contributors&gt;&lt;titles&gt;&lt;title&gt;Results of a pilot feasibility randomised controlled trial exploring the use of an electronic patient-reported outcome measure in the management of UK patients with advanced chronic kidney disease&lt;/title&gt;&lt;secondary-title&gt;BMJ open&lt;/secondary-title&gt;&lt;/titles&gt;&lt;periodical&gt;&lt;full-title&gt;BMJ open&lt;/full-title&gt;&lt;/periodical&gt;&lt;pages&gt;e050610&lt;/pages&gt;&lt;volume&gt;12&lt;/volume&gt;&lt;number&gt;3&lt;/number&gt;&lt;dates&gt;&lt;year&gt;2022&lt;/year&gt;&lt;/dates&gt;&lt;isbn&gt;2044-6055&lt;/isbn&gt;&lt;urls&gt;&lt;related-urls&gt;&lt;url&gt;https://www.ncbi.nlm.nih.gov/pmc/articles/PMC8935185/pdf/bmjopen-2021-050610.pdf&lt;/url&gt;&lt;/related-urls&gt;&lt;/urls&gt;&lt;/record&gt;&lt;/Cite&gt;&lt;/EndNote&gt;</w:instrText>
      </w:r>
      <w:r>
        <w:fldChar w:fldCharType="separate"/>
      </w:r>
      <w:r w:rsidRPr="00286579" w:rsidR="00286579">
        <w:rPr>
          <w:noProof/>
          <w:vertAlign w:val="superscript"/>
        </w:rPr>
        <w:t>18</w:t>
      </w:r>
      <w:r>
        <w:fldChar w:fldCharType="end"/>
      </w:r>
      <w:r w:rsidR="002D5903">
        <w:t xml:space="preserve"> and</w:t>
      </w:r>
      <w:r>
        <w:t xml:space="preserve"> exploration of effectiveness in patients receiving dialysis is currently ongoing.</w:t>
      </w:r>
      <w:r>
        <w:fldChar w:fldCharType="begin">
          <w:fldData xml:space="preserve">PEVuZE5vdGU+PENpdGU+PEF1dGhvcj5HcmVlbmhhbTwvQXV0aG9yPjxZZWFyPjIwMjI8L1llYXI+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</w:fldData>
        </w:fldChar>
      </w:r>
      <w:r w:rsidR="00286579">
        <w:instrText xml:space="preserve"> ADDIN EN.CITE </w:instrText>
      </w:r>
      <w:r w:rsidR="00286579">
        <w:fldChar w:fldCharType="begin">
          <w:fldData xml:space="preserve">PEVuZE5vdGU+PENpdGU+PEF1dGhvcj5HcmVlbmhhbTwvQXV0aG9yPjxZZWFyPjIwMjI8L1llYXI+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</w:fldData>
        </w:fldChar>
      </w:r>
      <w:r w:rsidR="00286579">
        <w:instrText xml:space="preserve"> ADDIN EN.CITE.DATA </w:instrText>
      </w:r>
      <w:r w:rsidR="00286579">
        <w:fldChar w:fldCharType="end"/>
      </w:r>
      <w:r>
        <w:fldChar w:fldCharType="separate"/>
      </w:r>
      <w:r w:rsidRPr="00286579" w:rsidR="00286579">
        <w:rPr>
          <w:noProof/>
          <w:vertAlign w:val="superscript"/>
        </w:rPr>
        <w:t>19</w:t>
      </w:r>
      <w:r>
        <w:fldChar w:fldCharType="end"/>
      </w:r>
    </w:p>
    <w:p w:rsidR="00444953" w:rsidP="0005166E" w:rsidRDefault="00444953" w14:paraId="4AA341CF" w14:textId="77777777"/>
    <w:p w:rsidR="0005166E" w:rsidRDefault="00444953" w14:paraId="33602619" w14:textId="581794A2">
      <w:r w:rsidRPr="00444953">
        <w:t xml:space="preserve">However, there remains much </w:t>
      </w:r>
      <w:r>
        <w:t>variation</w:t>
      </w:r>
      <w:r w:rsidRPr="00444953">
        <w:t xml:space="preserve"> in the PROMs utilised to measure symptoms in CKD. In a recent systematic review and meta-analysis, 54 different</w:t>
      </w:r>
      <w:r w:rsidRPr="00444953">
        <w:rPr>
          <w:i/>
          <w:iCs/>
        </w:rPr>
        <w:t xml:space="preserve"> </w:t>
      </w:r>
      <w:r w:rsidRPr="00444953">
        <w:t>PROMs were used to collect data on symptoms across the included studies, with no single tool measuring &gt;45% of symptoms reported in the population.</w:t>
      </w:r>
      <w:r w:rsidRPr="00444953">
        <w:fldChar w:fldCharType="begin"/>
      </w:r>
      <w:r w:rsidR="00286579">
        <w:instrText xml:space="preserve"> ADDIN EN.CITE &lt;EndNote&gt;&lt;Cite&gt;&lt;Author&gt;Fletcher&lt;/Author&gt;&lt;Year&gt;2022&lt;/Year&gt;&lt;RecNum&gt;917&lt;/RecNum&gt;&lt;DisplayText&gt;&lt;style face="superscript"&gt;9&lt;/style&gt;&lt;/DisplayText&gt;&lt;record&gt;&lt;rec-number&gt;917&lt;/rec-number&gt;&lt;foreign-keys&gt;&lt;key app="EN" db-id="rp9ez0aaurwpsxe595kpx9av2swas9aea2xx" timestamp="1667558449"&gt;917&lt;/key&gt;&lt;/foreign-keys&gt;&lt;ref-type name="Journal Article"&gt;17&lt;/ref-type&gt;&lt;contributors&gt;&lt;authors&gt;&lt;author&gt;Fletcher, Benjamin R.&lt;/author&gt;&lt;author&gt;Damery, Sarah&lt;/author&gt;&lt;author&gt;Aiyegbusi, Olalekan Lee&lt;/author&gt;&lt;author&gt;Anderson, Nicola&lt;/author&gt;&lt;author&gt;Calvert, Melanie&lt;/author&gt;&lt;author&gt;Cockwell, Paul&lt;/author&gt;&lt;author&gt;Ferguson, James&lt;/author&gt;&lt;author&gt;Horton, Mike&lt;/author&gt;&lt;author&gt;Paap, Muirne C. S.&lt;/author&gt;&lt;author&gt;Sidey-Gibbons, Chris&lt;/author&gt;&lt;author&gt;Slade, Anita&lt;/author&gt;&lt;author&gt;Turner, Neil&lt;/author&gt;&lt;author&gt;Kyte, Derek&lt;/author&gt;&lt;/authors&gt;&lt;/contributors&gt;&lt;titles&gt;&lt;title&gt;Symptom burden and health-related quality of life in chronic kidney disease: A global systematic review and meta-analysis&lt;/title&gt;&lt;secondary-title&gt;PLOS Medicine&lt;/secondary-title&gt;&lt;/titles&gt;&lt;periodical&gt;&lt;full-title&gt;PLoS Medicine&lt;/full-title&gt;&lt;/periodical&gt;&lt;pages&gt;e1003954&lt;/pages&gt;&lt;volume&gt;19&lt;/volume&gt;&lt;number&gt;4&lt;/number&gt;&lt;dates&gt;&lt;year&gt;2022&lt;/year&gt;&lt;/dates&gt;&lt;publisher&gt;Public Library of Science&lt;/publisher&gt;&lt;urls&gt;&lt;related-urls&gt;&lt;url&gt;https://doi.org/10.1371/journal.pmed.1003954&lt;/url&gt;&lt;url&gt;https://www.ncbi.nlm.nih.gov/pmc/articles/PMC8985967/pdf/pmed.1003954.pdf&lt;/url&gt;&lt;/related-urls&gt;&lt;/urls&gt;&lt;electronic-resource-num&gt;10.1371/journal.pmed.1003954&lt;/electronic-resource-num&gt;&lt;/record&gt;&lt;/Cite&gt;&lt;/EndNote&gt;</w:instrText>
      </w:r>
      <w:r w:rsidRPr="00444953">
        <w:fldChar w:fldCharType="separate"/>
      </w:r>
      <w:r w:rsidRPr="00286579" w:rsidR="00286579">
        <w:rPr>
          <w:noProof/>
          <w:vertAlign w:val="superscript"/>
        </w:rPr>
        <w:t>9</w:t>
      </w:r>
      <w:r w:rsidRPr="00444953">
        <w:fldChar w:fldCharType="end"/>
      </w:r>
      <w:r w:rsidRPr="00444953">
        <w:t xml:space="preserve"> Thus, comprehensive measurement of the symptoms that matter most to patients with CKD currently requires concurrent completion of multiple PROMs, which may lead to questionnaire burden: a widely recognised threat to adherence.</w:t>
      </w:r>
      <w:r w:rsidRPr="00444953">
        <w:fldChar w:fldCharType="begin">
          <w:fldData xml:space="preserve">PEVuZE5vdGU+PENpdGU+PEF1dGhvcj5CYXNjaDwvQXV0aG9yPjxZZWFyPjIwMTE8L1llYXI+PFJl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</w:fldData>
        </w:fldChar>
      </w:r>
      <w:r w:rsidR="00286579">
        <w:instrText xml:space="preserve"> ADDIN EN.CITE </w:instrText>
      </w:r>
      <w:r w:rsidR="00286579">
        <w:fldChar w:fldCharType="begin">
          <w:fldData xml:space="preserve">PEVuZE5vdGU+PENpdGU+PEF1dGhvcj5CYXNjaDwvQXV0aG9yPjxZZWFyPjIwMTE8L1llYXI+PFJl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</w:fldData>
        </w:fldChar>
      </w:r>
      <w:r w:rsidR="00286579">
        <w:instrText xml:space="preserve"> ADDIN EN.CITE.DATA </w:instrText>
      </w:r>
      <w:r w:rsidR="00286579">
        <w:fldChar w:fldCharType="end"/>
      </w:r>
      <w:r w:rsidRPr="00444953">
        <w:fldChar w:fldCharType="separate"/>
      </w:r>
      <w:r w:rsidRPr="00286579" w:rsidR="00286579">
        <w:rPr>
          <w:noProof/>
          <w:vertAlign w:val="superscript"/>
        </w:rPr>
        <w:t>20</w:t>
      </w:r>
      <w:r w:rsidRPr="00444953">
        <w:fldChar w:fldCharType="end"/>
      </w:r>
      <w:r w:rsidRPr="00444953">
        <w:t xml:space="preserve"> </w:t>
      </w:r>
    </w:p>
    <w:p w:rsidR="002D5903" w:rsidRDefault="002D5903" w14:paraId="3710C01D" w14:textId="77777777"/>
    <w:p w:rsidR="00CB762E" w:rsidRDefault="00CB762E" w14:paraId="3B48F159" w14:textId="268F51E5">
      <w:r>
        <w:t>Whilst there is ongoing work to standardise the PROMs used to measure HRQL and somatic symptoms</w:t>
      </w:r>
      <w:r w:rsidR="002D5903">
        <w:t xml:space="preserve"> in CKD</w:t>
      </w:r>
      <w:r>
        <w:t xml:space="preserve">, there remains uncertainty regarding the optimal PROM(s) </w:t>
      </w:r>
      <w:r w:rsidR="0078697B">
        <w:t>for routine</w:t>
      </w:r>
      <w:r>
        <w:t xml:space="preserve"> measure</w:t>
      </w:r>
      <w:r w:rsidR="0078697B">
        <w:t>ment of</w:t>
      </w:r>
      <w:r>
        <w:t xml:space="preserve"> depression and anxiety. This is important, as the prevalence of both depression and anxiety is particularly high in patients with CKD</w:t>
      </w:r>
      <w:r>
        <w:fldChar w:fldCharType="begin">
          <w:fldData xml:space="preserve">PEVuZE5vdGU+PENpdGU+PEF1dGhvcj5IdWFuZzwvQXV0aG9yPjxZZWFyPjIwMjE8L1llYXI+PFJl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</w:fldData>
        </w:fldChar>
      </w:r>
      <w:r w:rsidR="00286579">
        <w:instrText xml:space="preserve"> ADDIN EN.CITE </w:instrText>
      </w:r>
      <w:r w:rsidR="00286579">
        <w:fldChar w:fldCharType="begin">
          <w:fldData xml:space="preserve">PEVuZE5vdGU+PENpdGU+PEF1dGhvcj5IdWFuZzwvQXV0aG9yPjxZZWFyPjIwMjE8L1llYXI+PFJl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</w:fldData>
        </w:fldChar>
      </w:r>
      <w:r w:rsidR="00286579">
        <w:instrText xml:space="preserve"> ADDIN EN.CITE.DATA </w:instrText>
      </w:r>
      <w:r w:rsidR="00286579">
        <w:fldChar w:fldCharType="end"/>
      </w:r>
      <w:r>
        <w:fldChar w:fldCharType="separate"/>
      </w:r>
      <w:r w:rsidRPr="00286579" w:rsidR="00286579">
        <w:rPr>
          <w:noProof/>
          <w:vertAlign w:val="superscript"/>
        </w:rPr>
        <w:t>21 22</w:t>
      </w:r>
      <w:r>
        <w:fldChar w:fldCharType="end"/>
      </w:r>
      <w:r>
        <w:t xml:space="preserve"> </w:t>
      </w:r>
      <w:r w:rsidR="002D5903">
        <w:t xml:space="preserve">and depression is </w:t>
      </w:r>
      <w:r w:rsidRPr="002D5903" w:rsidR="002D5903">
        <w:t xml:space="preserve">associated with a substantially increased risk of </w:t>
      </w:r>
      <w:r w:rsidR="002D5903">
        <w:t>mortality.</w:t>
      </w:r>
      <w:r w:rsidR="002D5903">
        <w:fldChar w:fldCharType="begin"/>
      </w:r>
      <w:r w:rsidR="00286579">
        <w:instrText xml:space="preserve"> ADDIN EN.CITE &lt;EndNote&gt;&lt;Cite&gt;&lt;Author&gt;Palmer&lt;/Author&gt;&lt;Year&gt;2013&lt;/Year&gt;&lt;RecNum&gt;960&lt;/RecNum&gt;&lt;DisplayText&gt;&lt;style face="superscript"&gt;23&lt;/style&gt;&lt;/DisplayText&gt;&lt;record&gt;&lt;rec-number&gt;960&lt;/rec-number&gt;&lt;foreign-keys&gt;&lt;key app="EN" db-id="rp9ez0aaurwpsxe595kpx9av2swas9aea2xx" timestamp="1683879378"&gt;960&lt;/key&gt;&lt;/foreign-keys&gt;&lt;ref-type name="Journal Article"&gt;17&lt;/ref-type&gt;&lt;contributors&gt;&lt;authors&gt;&lt;author&gt;Palmer, S. C.&lt;/author&gt;&lt;author&gt;Vecchio, M.&lt;/author&gt;&lt;author&gt;Craig, J. C.&lt;/author&gt;&lt;author&gt;Tonelli, M.&lt;/author&gt;&lt;author&gt;Johnson, D. W.&lt;/author&gt;&lt;author&gt;Nicolucci, A.&lt;/author&gt;&lt;author&gt;Pellegrini, F.&lt;/author&gt;&lt;author&gt;Saglimbene, V.&lt;/author&gt;&lt;author&gt;Logroscino, G.&lt;/author&gt;&lt;author&gt;Hedayati, S. S.&lt;/author&gt;&lt;author&gt;Strippoli, G. F.&lt;/author&gt;&lt;/authors&gt;&lt;/contributors&gt;&lt;auth-address&gt;Department of Medicine, University of Otago Christchurch, New Zealand.&lt;/auth-address&gt;&lt;titles&gt;&lt;title&gt;Association between depression and death in people with CKD: a meta-analysis of cohort studies&lt;/title&gt;&lt;secondary-title&gt;Am J Kidney Dis&lt;/secondary-title&gt;&lt;/titles&gt;&lt;periodical&gt;&lt;full-title&gt;Am J Kidney Dis&lt;/full-title&gt;&lt;abbr-1&gt;American journal of kidney diseases : the official journal of the National Kidney Foundation&lt;/abbr-1&gt;&lt;/periodical&gt;&lt;pages&gt;493-505&lt;/pages&gt;&lt;volume&gt;62&lt;/volume&gt;&lt;number&gt;3&lt;/number&gt;&lt;edition&gt;2013/04/30&lt;/edition&gt;&lt;keywords&gt;&lt;keyword&gt;Cohort Studies&lt;/keyword&gt;&lt;keyword&gt;Depression/*mortality/*psychology&lt;/keyword&gt;&lt;keyword&gt;Humans&lt;/keyword&gt;&lt;keyword&gt;Mortality/trends&lt;/keyword&gt;&lt;keyword&gt;Randomized Controlled Trials as Topic&lt;/keyword&gt;&lt;keyword&gt;Renal Dialysis/mortality/trends&lt;/keyword&gt;&lt;keyword&gt;Renal Insufficiency, Chronic/*mortality/*psychology/therapy&lt;/keyword&gt;&lt;keyword&gt;Depression&lt;/keyword&gt;&lt;keyword&gt;dialysis&lt;/keyword&gt;&lt;keyword&gt;mortality&lt;/keyword&gt;&lt;keyword&gt;outcomes&lt;/keyword&gt;&lt;/keywords&gt;&lt;dates&gt;&lt;year&gt;2013&lt;/year&gt;&lt;pub-dates&gt;&lt;date&gt;Sep&lt;/date&gt;&lt;/pub-dates&gt;&lt;/dates&gt;&lt;isbn&gt;0272-6386&lt;/isbn&gt;&lt;accession-num&gt;23623139&lt;/accession-num&gt;&lt;urls&gt;&lt;/urls&gt;&lt;electronic-resource-num&gt;10.1053/j.ajkd.2013.02.369&lt;/electronic-resource-num&gt;&lt;remote-database-provider&gt;NLM&lt;/remote-database-provider&gt;&lt;language&gt;eng&lt;/language&gt;&lt;/record&gt;&lt;/Cite&gt;&lt;/EndNote&gt;</w:instrText>
      </w:r>
      <w:r w:rsidR="002D5903">
        <w:fldChar w:fldCharType="separate"/>
      </w:r>
      <w:r w:rsidRPr="00286579" w:rsidR="00286579">
        <w:rPr>
          <w:noProof/>
          <w:vertAlign w:val="superscript"/>
        </w:rPr>
        <w:t>23</w:t>
      </w:r>
      <w:r w:rsidR="002D5903">
        <w:fldChar w:fldCharType="end"/>
      </w:r>
      <w:r w:rsidRPr="002D5903" w:rsidR="002D5903">
        <w:t> </w:t>
      </w:r>
    </w:p>
    <w:p w:rsidR="00CB762E" w:rsidRDefault="00CB762E" w14:paraId="08E3D573" w14:textId="77777777"/>
    <w:p w:rsidR="00CB762E" w:rsidRDefault="002D5903" w14:paraId="2AD49A80" w14:textId="72F106F2">
      <w:r>
        <w:t xml:space="preserve">We are looking for a PhD student who would like to develop an in-depth programme of research to enhance our understanding around the optimal PROM(s) </w:t>
      </w:r>
      <w:r w:rsidR="0078697B">
        <w:t>for routine</w:t>
      </w:r>
      <w:r>
        <w:t xml:space="preserve"> measure</w:t>
      </w:r>
      <w:r w:rsidR="0078697B">
        <w:t>ment of</w:t>
      </w:r>
      <w:r>
        <w:t xml:space="preserve"> depression and anxiety in patients with CKD. </w:t>
      </w:r>
      <w:r w:rsidRPr="00DB7A7A" w:rsidR="00DB7A7A">
        <w:t>This multi-disciplinary, collaborative study will be conducted across both University and NHS environment</w:t>
      </w:r>
      <w:r w:rsidR="00DB7A7A">
        <w:t>s,</w:t>
      </w:r>
      <w:r w:rsidRPr="00DB7A7A" w:rsidR="00DB7A7A">
        <w:t xml:space="preserve"> offering an opportunity for the successful applicant to develop an applied</w:t>
      </w:r>
      <w:r w:rsidR="00981329">
        <w:t xml:space="preserve"> </w:t>
      </w:r>
      <w:r w:rsidRPr="00DB7A7A" w:rsidR="00DB7A7A">
        <w:t xml:space="preserve">research study which could directly </w:t>
      </w:r>
      <w:r w:rsidR="00981329">
        <w:t>impact</w:t>
      </w:r>
      <w:r w:rsidRPr="00DB7A7A" w:rsidR="00DB7A7A">
        <w:t xml:space="preserve"> patient </w:t>
      </w:r>
      <w:r w:rsidR="00981329">
        <w:t>outcomes</w:t>
      </w:r>
      <w:r w:rsidRPr="00DB7A7A" w:rsidR="00DB7A7A">
        <w:t xml:space="preserve"> in this important area of </w:t>
      </w:r>
      <w:r w:rsidR="00DB7A7A">
        <w:t xml:space="preserve">CKD </w:t>
      </w:r>
      <w:r w:rsidRPr="00DB7A7A" w:rsidR="00DB7A7A">
        <w:t>care.</w:t>
      </w:r>
    </w:p>
    <w:p w:rsidR="00CB762E" w:rsidRDefault="00CB762E" w14:paraId="32E214E9" w14:textId="77777777"/>
    <w:p w:rsidR="00286579" w:rsidRDefault="00286579" w14:paraId="7029DAF0" w14:textId="0735863B">
      <w:pPr>
        <w:rPr>
          <w:b/>
          <w:bCs/>
        </w:rPr>
      </w:pPr>
      <w:r>
        <w:rPr>
          <w:b/>
          <w:bCs/>
        </w:rPr>
        <w:t>Research Group</w:t>
      </w:r>
    </w:p>
    <w:p w:rsidRPr="00286579" w:rsidR="00286579" w:rsidRDefault="00286579" w14:paraId="4DFF96F5" w14:textId="2D5CD905">
      <w:r>
        <w:t xml:space="preserve">This PhD project is aligned with the ‘Living with Long-Term Conditions’ (LWLTC) research group at the University of Worcester. The LWLTC group aims to </w:t>
      </w:r>
      <w:r w:rsidR="00540C8B">
        <w:t>facilitate</w:t>
      </w:r>
      <w:r w:rsidRPr="00286579">
        <w:t xml:space="preserve"> the development and implementation of high-quality research and </w:t>
      </w:r>
      <w:r>
        <w:t>knowledge exchange</w:t>
      </w:r>
      <w:r w:rsidRPr="00286579">
        <w:t>, targeted at helping people with long-term conditions and their families to live well.</w:t>
      </w:r>
    </w:p>
    <w:p w:rsidR="00286579" w:rsidRDefault="00286579" w14:paraId="34717E2E" w14:textId="77777777">
      <w:pPr>
        <w:rPr>
          <w:b/>
          <w:bCs/>
        </w:rPr>
      </w:pPr>
    </w:p>
    <w:p w:rsidRPr="00DB7A7A" w:rsidR="00CB762E" w:rsidRDefault="00DB7A7A" w14:paraId="56F79B56" w14:textId="3BF99084">
      <w:pPr>
        <w:rPr>
          <w:b/>
          <w:bCs/>
        </w:rPr>
      </w:pPr>
      <w:r w:rsidRPr="00DB7A7A">
        <w:rPr>
          <w:b/>
          <w:bCs/>
        </w:rPr>
        <w:t>Supervisory Team</w:t>
      </w:r>
    </w:p>
    <w:p w:rsidR="00DB7A7A" w:rsidRDefault="00DB7A7A" w14:paraId="5EF42FE0" w14:textId="77777777"/>
    <w:p w:rsidR="00DB7A7A" w:rsidRDefault="00DB7A7A" w14:paraId="441A7755" w14:textId="230DD77F">
      <w:r w:rsidRPr="00DB7A7A">
        <w:rPr>
          <w:u w:val="single"/>
        </w:rPr>
        <w:t>Director of Studies:</w:t>
      </w:r>
      <w:r>
        <w:t xml:space="preserve"> </w:t>
      </w:r>
      <w:hyperlink w:history="1" r:id="rId8">
        <w:r w:rsidR="00FA55AA">
          <w:rPr>
            <w:rStyle w:val="Hyperlink"/>
          </w:rPr>
          <w:t>Prof</w:t>
        </w:r>
        <w:r w:rsidR="00BD31DF">
          <w:rPr>
            <w:rStyle w:val="Hyperlink"/>
          </w:rPr>
          <w:t>essor</w:t>
        </w:r>
        <w:r w:rsidRPr="000C3164">
          <w:rPr>
            <w:rStyle w:val="Hyperlink"/>
          </w:rPr>
          <w:t xml:space="preserve"> Dez Kyte</w:t>
        </w:r>
      </w:hyperlink>
      <w:r>
        <w:t xml:space="preserve">, </w:t>
      </w:r>
      <w:r w:rsidR="00FA55AA">
        <w:t>Professor of Physiotherapy</w:t>
      </w:r>
      <w:r>
        <w:t>, School of Allied Health &amp; Community, University of Worcester, UK. Associate member of the Centre for Patient-Reported Outcomes Research, University of Birmingham, UK.</w:t>
      </w:r>
    </w:p>
    <w:p w:rsidR="00A71833" w:rsidRDefault="00A71833" w14:paraId="43686C04" w14:textId="77777777"/>
    <w:p w:rsidRPr="00A71833" w:rsidR="00A71833" w:rsidRDefault="00C35AA3" w14:paraId="084110DA" w14:textId="3990272E">
      <w:pPr>
        <w:rPr>
          <w:b/>
          <w:bCs/>
        </w:rPr>
      </w:pPr>
      <w:hyperlink w:history="1" r:id="rId9">
        <w:r w:rsidRPr="00A71833" w:rsidR="00A71833">
          <w:rPr>
            <w:rStyle w:val="Hyperlink"/>
          </w:rPr>
          <w:t>Professor Rebecca Stack</w:t>
        </w:r>
      </w:hyperlink>
      <w:r w:rsidRPr="00A71833" w:rsidR="00A71833">
        <w:t>,</w:t>
      </w:r>
      <w:r w:rsidRPr="00A71833" w:rsidR="00A71833">
        <w:rPr>
          <w:b/>
          <w:bCs/>
        </w:rPr>
        <w:t xml:space="preserve"> </w:t>
      </w:r>
      <w:r w:rsidRPr="00A71833" w:rsidR="00A71833">
        <w:t>MBChB Assessment Lead, School Teaching and Learning coordinator, School EDI Lead and Professor of Student Success and Medical Assessment at Three Counties Medical School, University of Worcester.</w:t>
      </w:r>
    </w:p>
    <w:p w:rsidR="004A58F1" w:rsidRDefault="004A58F1" w14:paraId="160BD1F5" w14:textId="77777777"/>
    <w:p w:rsidR="00326544" w:rsidP="00326544" w:rsidRDefault="00C35AA3" w14:paraId="690D1988" w14:textId="17AC7C64">
      <w:hyperlink w:history="1" r:id="rId10">
        <w:r w:rsidRPr="00C35AA3" w:rsidR="00326544">
          <w:rPr>
            <w:rStyle w:val="Hyperlink"/>
          </w:rPr>
          <w:t>Dr Konstantinos Papadopoulos</w:t>
        </w:r>
      </w:hyperlink>
      <w:r w:rsidRPr="00326544" w:rsidR="00326544">
        <w:t>, PhD. Head of Department for Occupational Therapy, Physiotherapy and Nutritional Therapy courses, LWLTC co-lead.</w:t>
      </w:r>
    </w:p>
    <w:p w:rsidR="00DB7A7A" w:rsidRDefault="00DB7A7A" w14:paraId="4377B6A7" w14:textId="77777777"/>
    <w:p w:rsidRPr="00DB7A7A" w:rsidR="00DB7A7A" w:rsidP="00DB7A7A" w:rsidRDefault="00DB7A7A" w14:paraId="1C47755A" w14:textId="76F4324F">
      <w:r w:rsidRPr="00340A09">
        <w:rPr>
          <w:u w:val="single"/>
        </w:rPr>
        <w:t>External Advisors:</w:t>
      </w:r>
      <w:r>
        <w:t xml:space="preserve"> </w:t>
      </w:r>
      <w:hyperlink w:history="1" r:id="rId11">
        <w:r w:rsidRPr="000C3164">
          <w:rPr>
            <w:rStyle w:val="Hyperlink"/>
          </w:rPr>
          <w:t>Prof</w:t>
        </w:r>
        <w:r w:rsidR="00BD31DF">
          <w:rPr>
            <w:rStyle w:val="Hyperlink"/>
          </w:rPr>
          <w:t>essor</w:t>
        </w:r>
        <w:r w:rsidRPr="000C3164">
          <w:rPr>
            <w:rStyle w:val="Hyperlink"/>
          </w:rPr>
          <w:t xml:space="preserve"> Paul </w:t>
        </w:r>
        <w:proofErr w:type="spellStart"/>
        <w:r w:rsidRPr="000C3164">
          <w:rPr>
            <w:rStyle w:val="Hyperlink"/>
          </w:rPr>
          <w:t>Cockwell</w:t>
        </w:r>
        <w:proofErr w:type="spellEnd"/>
      </w:hyperlink>
      <w:r>
        <w:t xml:space="preserve">, </w:t>
      </w:r>
      <w:r w:rsidRPr="00DB7A7A">
        <w:t>Department of Renal Medicine, Queen Elizabeth Hospital Birmingham, University Hospitals Birmingham</w:t>
      </w:r>
      <w:r>
        <w:t>, UK</w:t>
      </w:r>
    </w:p>
    <w:p w:rsidR="00340A09" w:rsidRDefault="00340A09" w14:paraId="3BCF0F47" w14:textId="1D74C60F"/>
    <w:p w:rsidR="00981329" w:rsidRDefault="00981329" w14:paraId="3BDFEDCF" w14:textId="77777777"/>
    <w:p w:rsidRPr="00340A09" w:rsidR="00CB762E" w:rsidRDefault="00340A09" w14:paraId="2C701739" w14:textId="5AA1CD29">
      <w:pPr>
        <w:rPr>
          <w:b/>
          <w:bCs/>
        </w:rPr>
      </w:pPr>
      <w:r w:rsidRPr="00340A09">
        <w:rPr>
          <w:b/>
          <w:bCs/>
        </w:rPr>
        <w:t>References</w:t>
      </w:r>
    </w:p>
    <w:p w:rsidRPr="00286579" w:rsidR="00286579" w:rsidP="00286579" w:rsidRDefault="00CB762E" w14:paraId="176DDED0" w14:textId="0C485605">
      <w:pPr>
        <w:pStyle w:val="EndNoteBibliography"/>
        <w:ind w:left="720" w:hanging="720"/>
        <w:rPr>
          <w:noProof/>
        </w:rPr>
      </w:pPr>
      <w:r w:rsidRPr="00340A09">
        <w:rPr>
          <w:sz w:val="18"/>
          <w:szCs w:val="18"/>
        </w:rPr>
        <w:fldChar w:fldCharType="begin"/>
      </w:r>
      <w:r w:rsidRPr="00340A09">
        <w:rPr>
          <w:sz w:val="18"/>
          <w:szCs w:val="18"/>
        </w:rPr>
        <w:instrText xml:space="preserve"> ADDIN EN.REFLIST </w:instrText>
      </w:r>
      <w:r w:rsidRPr="00340A09">
        <w:rPr>
          <w:sz w:val="18"/>
          <w:szCs w:val="18"/>
        </w:rPr>
        <w:fldChar w:fldCharType="separate"/>
      </w:r>
      <w:r w:rsidRPr="00286579" w:rsidR="00286579">
        <w:rPr>
          <w:noProof/>
        </w:rPr>
        <w:t xml:space="preserve">1. Fund K. Long-term conditions and multi-morbidity 2022 [Available from: </w:t>
      </w:r>
      <w:hyperlink w:history="1" r:id="rId12">
        <w:r w:rsidRPr="00286579" w:rsidR="00286579">
          <w:rPr>
            <w:rStyle w:val="Hyperlink"/>
            <w:noProof/>
          </w:rPr>
          <w:t>https://www.kingsfund.org.uk/projects/time-think-differently/trends-disease-and-disability-long-term-conditions-multi-morbidity</w:t>
        </w:r>
      </w:hyperlink>
      <w:r w:rsidRPr="00286579" w:rsidR="00286579">
        <w:rPr>
          <w:noProof/>
        </w:rPr>
        <w:t xml:space="preserve"> accessed 11/11/22 2022.</w:t>
      </w:r>
    </w:p>
    <w:p w:rsidRPr="00286579" w:rsidR="00286579" w:rsidP="00286579" w:rsidRDefault="00286579" w14:paraId="602FB300" w14:textId="3CED4439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2. Charities TRGo. No time to lose - Changing the trajectory for people living with long-term health conditions 2022 [Available from: </w:t>
      </w:r>
      <w:hyperlink w:history="1" r:id="rId13">
        <w:r w:rsidRPr="00286579">
          <w:rPr>
            <w:rStyle w:val="Hyperlink"/>
            <w:noProof/>
          </w:rPr>
          <w:t>https://richmondgroupofcharities.org.uk/no-time-lose-changing-trajectory-people-living-long-term-health-conditions</w:t>
        </w:r>
      </w:hyperlink>
      <w:r w:rsidRPr="00286579">
        <w:rPr>
          <w:noProof/>
        </w:rPr>
        <w:t xml:space="preserve"> accessed 2023.</w:t>
      </w:r>
    </w:p>
    <w:p w:rsidRPr="00286579" w:rsidR="00286579" w:rsidP="00286579" w:rsidRDefault="00286579" w14:paraId="0D762EEC" w14:textId="0FF74B7C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3. Association TP. Long term conditions 2022 [Available from: </w:t>
      </w:r>
      <w:hyperlink w:history="1" r:id="rId14">
        <w:r w:rsidRPr="00286579">
          <w:rPr>
            <w:rStyle w:val="Hyperlink"/>
            <w:noProof/>
          </w:rPr>
          <w:t>https://www.patients-association.org.uk/long-term-conditions</w:t>
        </w:r>
      </w:hyperlink>
      <w:r w:rsidRPr="00286579">
        <w:rPr>
          <w:noProof/>
        </w:rPr>
        <w:t xml:space="preserve"> accessed 11/11/22 2022.</w:t>
      </w:r>
    </w:p>
    <w:p w:rsidRPr="00286579" w:rsidR="00286579" w:rsidP="00286579" w:rsidRDefault="00286579" w14:paraId="38D28E68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4. Go AS, Chertow GM, Fan D, et al. Chronic kidney disease and the risks of death, cardiovascular events, and hospitalization. </w:t>
      </w:r>
      <w:r w:rsidRPr="00286579">
        <w:rPr>
          <w:i/>
          <w:noProof/>
        </w:rPr>
        <w:t>The New England journal of medicine</w:t>
      </w:r>
      <w:r w:rsidRPr="00286579">
        <w:rPr>
          <w:noProof/>
        </w:rPr>
        <w:t xml:space="preserve"> 2004;351(13):1296-305. doi: 10.1056/NEJMoa041031 [published Online First: 2004/09/24]</w:t>
      </w:r>
    </w:p>
    <w:p w:rsidRPr="00286579" w:rsidR="00286579" w:rsidP="00286579" w:rsidRDefault="00286579" w14:paraId="0A024F4A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5. Hill NR, Fatoba ST, Oke JL, et al. Global Prevalence of Chronic Kidney Disease – A Systematic Review and Meta-Analysis. </w:t>
      </w:r>
      <w:r w:rsidRPr="00286579">
        <w:rPr>
          <w:i/>
          <w:noProof/>
        </w:rPr>
        <w:t>PLOS ONE</w:t>
      </w:r>
      <w:r w:rsidRPr="00286579">
        <w:rPr>
          <w:noProof/>
        </w:rPr>
        <w:t xml:space="preserve"> 2016;11(7):e0158765. doi: 10.1371/journal.pone.0158765</w:t>
      </w:r>
    </w:p>
    <w:p w:rsidRPr="00286579" w:rsidR="00286579" w:rsidP="00286579" w:rsidRDefault="00286579" w14:paraId="7B61A32A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6. Chaker L, Falla A, van der Lee SJ, et al. The global impact of non-communicable diseases on macro-economic productivity: a systematic review. </w:t>
      </w:r>
      <w:r w:rsidRPr="00286579">
        <w:rPr>
          <w:i/>
          <w:noProof/>
        </w:rPr>
        <w:t>Eur J Epidemiol</w:t>
      </w:r>
      <w:r w:rsidRPr="00286579">
        <w:rPr>
          <w:noProof/>
        </w:rPr>
        <w:t xml:space="preserve"> 2015;30(5):357-95. doi: 10.1007/s10654-015-0026-5 [published Online First: 2015/04/04]</w:t>
      </w:r>
    </w:p>
    <w:p w:rsidRPr="00286579" w:rsidR="00286579" w:rsidP="00286579" w:rsidRDefault="00286579" w14:paraId="6B4A6487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7. Sundström J, Bodegard J, Bollmann A, et al. Prevalence, outcomes, and cost of chronic kidney disease in a contemporary population of 2·4 million patients from 11 </w:t>
      </w:r>
      <w:r w:rsidRPr="00286579">
        <w:rPr>
          <w:noProof/>
        </w:rPr>
        <w:lastRenderedPageBreak/>
        <w:t xml:space="preserve">countries: The CaReMe CKD study. </w:t>
      </w:r>
      <w:r w:rsidRPr="00286579">
        <w:rPr>
          <w:i/>
          <w:noProof/>
        </w:rPr>
        <w:t>Lancet Reg Health Eur</w:t>
      </w:r>
      <w:r w:rsidRPr="00286579">
        <w:rPr>
          <w:noProof/>
        </w:rPr>
        <w:t xml:space="preserve"> 2022;20:100438. doi: 10.1016/j.lanepe.2022.100438 [published Online First: 2022/09/13]</w:t>
      </w:r>
    </w:p>
    <w:p w:rsidRPr="00286579" w:rsidR="00286579" w:rsidP="00286579" w:rsidRDefault="00286579" w14:paraId="0893FA2F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8. Pollock C, James G, Garcia Sanchez JJ, et al. Healthcare resource utilisation and related costs of patients with CKD from the UK: a report from the DISCOVER CKD retrospective cohort. </w:t>
      </w:r>
      <w:r w:rsidRPr="00286579">
        <w:rPr>
          <w:i/>
          <w:noProof/>
        </w:rPr>
        <w:t>Clin Kidney J</w:t>
      </w:r>
      <w:r w:rsidRPr="00286579">
        <w:rPr>
          <w:noProof/>
        </w:rPr>
        <w:t xml:space="preserve"> 2022;15(11):2124-34. doi: 10.1093/ckj/sfac168 [published Online First: 2022/11/04]</w:t>
      </w:r>
    </w:p>
    <w:p w:rsidRPr="00286579" w:rsidR="00286579" w:rsidP="00286579" w:rsidRDefault="00286579" w14:paraId="64905A1C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9. Fletcher BR, Damery S, Aiyegbusi OL, et al. Symptom burden and health-related quality of life in chronic kidney disease: A global systematic review and meta-analysis. </w:t>
      </w:r>
      <w:r w:rsidRPr="00286579">
        <w:rPr>
          <w:i/>
          <w:noProof/>
        </w:rPr>
        <w:t>PLOS Medicine</w:t>
      </w:r>
      <w:r w:rsidRPr="00286579">
        <w:rPr>
          <w:noProof/>
        </w:rPr>
        <w:t xml:space="preserve"> 2022;19(4):e1003954. doi: 10.1371/journal.pmed.1003954</w:t>
      </w:r>
    </w:p>
    <w:p w:rsidRPr="00286579" w:rsidR="00286579" w:rsidP="00286579" w:rsidRDefault="00286579" w14:paraId="3D64AADA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10. Perlman RL, Finkelstein FO, Liu L, et al. Quality of life in chronic kidney disease (CKD): a cross-sectional analysis in the Renal Research Institute-CKD study. </w:t>
      </w:r>
      <w:r w:rsidRPr="00286579">
        <w:rPr>
          <w:i/>
          <w:noProof/>
        </w:rPr>
        <w:t>American journal of kidney diseases : the official journal of the National Kidney Foundation</w:t>
      </w:r>
      <w:r w:rsidRPr="00286579">
        <w:rPr>
          <w:noProof/>
        </w:rPr>
        <w:t xml:space="preserve"> 2005;45(4):658-66. doi: 10.1053/j.ajkd.2004.12.021 [published Online First: 2005/04/05]</w:t>
      </w:r>
    </w:p>
    <w:p w:rsidRPr="00286579" w:rsidR="00286579" w:rsidP="00286579" w:rsidRDefault="00286579" w14:paraId="65DE13EE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11. Ricardo AC, Goh V, Chen J, et al. Association of Sleep Duration, Symptoms, and Disorders with Mortality in Adults with Chronic Kidney Disease. </w:t>
      </w:r>
      <w:r w:rsidRPr="00286579">
        <w:rPr>
          <w:i/>
          <w:noProof/>
        </w:rPr>
        <w:t>Kidney Int Rep</w:t>
      </w:r>
      <w:r w:rsidRPr="00286579">
        <w:rPr>
          <w:noProof/>
        </w:rPr>
        <w:t xml:space="preserve"> 2017;2(5):866-73. doi: 10.1016/j.ekir.2017.05.002 [published Online First: 2017/10/24]</w:t>
      </w:r>
    </w:p>
    <w:p w:rsidRPr="00286579" w:rsidR="00286579" w:rsidP="00286579" w:rsidRDefault="00286579" w14:paraId="5E026C49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12. Amro A, Waldum B, von der Lippe N, et al. Symptom clusters predict mortality among dialysis patients in Norway: a prospective observational cohort study. </w:t>
      </w:r>
      <w:r w:rsidRPr="00286579">
        <w:rPr>
          <w:i/>
          <w:noProof/>
        </w:rPr>
        <w:t>J Pain Symptom Manage</w:t>
      </w:r>
      <w:r w:rsidRPr="00286579">
        <w:rPr>
          <w:noProof/>
        </w:rPr>
        <w:t xml:space="preserve"> 2015;49(1):27-35. doi: 10.1016/j.jpainsymman.2014.04.005 [published Online First: 2014/05/27]</w:t>
      </w:r>
    </w:p>
    <w:p w:rsidRPr="00286579" w:rsidR="00286579" w:rsidP="00286579" w:rsidRDefault="00286579" w14:paraId="753D3CD6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13. FDA. Guidance for industry: patient-reported outcome measures: use in medical product development to support labeling claims: draft guidance. </w:t>
      </w:r>
      <w:r w:rsidRPr="00286579">
        <w:rPr>
          <w:i/>
          <w:noProof/>
        </w:rPr>
        <w:t>Health &amp; Quality of Life Outcomes</w:t>
      </w:r>
      <w:r w:rsidRPr="00286579">
        <w:rPr>
          <w:noProof/>
        </w:rPr>
        <w:t xml:space="preserve"> 2006;4:79.</w:t>
      </w:r>
    </w:p>
    <w:p w:rsidRPr="00286579" w:rsidR="00286579" w:rsidP="00286579" w:rsidRDefault="00286579" w14:paraId="0F57A12D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14. Calvert M, Kyte D, Price G, et al. Maximising the impact of patient reported outcome assessment for patients and society. </w:t>
      </w:r>
      <w:r w:rsidRPr="00286579">
        <w:rPr>
          <w:i/>
          <w:noProof/>
        </w:rPr>
        <w:t>BMJ</w:t>
      </w:r>
      <w:r w:rsidRPr="00286579">
        <w:rPr>
          <w:noProof/>
        </w:rPr>
        <w:t xml:space="preserve"> 2019;364:k5267. doi: 10.1136/bmj.k5267 [published Online First: 2019/01/27]</w:t>
      </w:r>
    </w:p>
    <w:p w:rsidRPr="00286579" w:rsidR="00286579" w:rsidP="00286579" w:rsidRDefault="00286579" w14:paraId="604D4043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15. Basch E, Deal A, Kris M, et al. Symptom Monitoring With Patient-Reported Outcomes During Routine Cancer Treatment: A Randomized Controlled Trial. </w:t>
      </w:r>
      <w:r w:rsidRPr="00286579">
        <w:rPr>
          <w:i/>
          <w:noProof/>
        </w:rPr>
        <w:t>Journal of Clinical Oncology</w:t>
      </w:r>
      <w:r w:rsidRPr="00286579">
        <w:rPr>
          <w:noProof/>
        </w:rPr>
        <w:t xml:space="preserve"> 2015;10.1200/JCO.2015.63.0830</w:t>
      </w:r>
    </w:p>
    <w:p w:rsidRPr="00286579" w:rsidR="00286579" w:rsidP="00286579" w:rsidRDefault="00286579" w14:paraId="79B7D989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>16. Velikova G, Absolom K, Warrington L, et al. Phase III randomized controlled trial of eRAPID (electronic patient self-Reporting of Adverse-events: Patient Information and advice)—An eHealth intervention during chemotherapy: American Society of Clinical Oncology, 2020.</w:t>
      </w:r>
    </w:p>
    <w:p w:rsidRPr="00286579" w:rsidR="00286579" w:rsidP="00286579" w:rsidRDefault="00286579" w14:paraId="07F1CCEF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17. Basch E, Schrag D, Henson S, et al. Effect of Electronic Symptom Monitoring on Patient-Reported Outcomes Among Patients With Metastatic Cancer: A Randomized Clinical Trial. </w:t>
      </w:r>
      <w:r w:rsidRPr="00286579">
        <w:rPr>
          <w:i/>
          <w:noProof/>
        </w:rPr>
        <w:t>Jama</w:t>
      </w:r>
      <w:r w:rsidRPr="00286579">
        <w:rPr>
          <w:noProof/>
        </w:rPr>
        <w:t xml:space="preserve"> 2022;327(24):2413-22. doi: 10.1001/jama.2022.9265 [published Online First: 2022/06/07]</w:t>
      </w:r>
    </w:p>
    <w:p w:rsidRPr="00286579" w:rsidR="00286579" w:rsidP="00286579" w:rsidRDefault="00286579" w14:paraId="5E7DAFBB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18. Kyte D, Anderson N, Bishop J, et al. Results of a pilot feasibility randomised controlled trial exploring the use of an electronic patient-reported outcome measure in the management of UK patients with advanced chronic kidney disease. </w:t>
      </w:r>
      <w:r w:rsidRPr="00286579">
        <w:rPr>
          <w:i/>
          <w:noProof/>
        </w:rPr>
        <w:t>BMJ open</w:t>
      </w:r>
      <w:r w:rsidRPr="00286579">
        <w:rPr>
          <w:noProof/>
        </w:rPr>
        <w:t xml:space="preserve"> 2022;12(3):e050610.</w:t>
      </w:r>
    </w:p>
    <w:p w:rsidRPr="00286579" w:rsidR="00286579" w:rsidP="00286579" w:rsidRDefault="00286579" w14:paraId="09C76E57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19. Greenham L, Bennett PN, Dansie K, et al. The Symptom Monitoring with Feedback Trial (SWIFT): protocol for a registry-based cluster randomised controlled trial in haemodialysis. </w:t>
      </w:r>
      <w:r w:rsidRPr="00286579">
        <w:rPr>
          <w:i/>
          <w:noProof/>
        </w:rPr>
        <w:t>Trials</w:t>
      </w:r>
      <w:r w:rsidRPr="00286579">
        <w:rPr>
          <w:noProof/>
        </w:rPr>
        <w:t xml:space="preserve"> 2022;23(1):419. doi: 10.1186/s13063-022-06355-0 [published Online First: 2022/05/20]</w:t>
      </w:r>
    </w:p>
    <w:p w:rsidRPr="00286579" w:rsidR="00286579" w:rsidP="00286579" w:rsidRDefault="00286579" w14:paraId="4FEF5A3C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lastRenderedPageBreak/>
        <w:t xml:space="preserve">20. Basch EM, Abernethy A, Mullins CD, et al. Development of a guidance for including patient-reported outcomes (PROS) in post-approval clinical trials of oncology drugs for comparative effectiveness research (CER). </w:t>
      </w:r>
      <w:r w:rsidRPr="00286579">
        <w:rPr>
          <w:i/>
          <w:noProof/>
        </w:rPr>
        <w:t>Value in Health</w:t>
      </w:r>
      <w:r w:rsidRPr="00286579">
        <w:rPr>
          <w:noProof/>
        </w:rPr>
        <w:t xml:space="preserve"> 2011;14 (3):A10.</w:t>
      </w:r>
    </w:p>
    <w:p w:rsidRPr="00286579" w:rsidR="00286579" w:rsidP="00286579" w:rsidRDefault="00286579" w14:paraId="14F91433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21. Huang CW, Wee PH, Low LL, et al. Prevalence and risk factors for elevated anxiety symptoms and anxiety disorders in chronic kidney disease: A systematic review and meta-analysis. </w:t>
      </w:r>
      <w:r w:rsidRPr="00286579">
        <w:rPr>
          <w:i/>
          <w:noProof/>
        </w:rPr>
        <w:t>Gen Hosp Psychiatry</w:t>
      </w:r>
      <w:r w:rsidRPr="00286579">
        <w:rPr>
          <w:noProof/>
        </w:rPr>
        <w:t xml:space="preserve"> 2021;69:27-40. doi: 10.1016/j.genhosppsych.2020.12.003 [published Online First: 2021/02/01]</w:t>
      </w:r>
    </w:p>
    <w:p w:rsidRPr="00286579" w:rsidR="00286579" w:rsidP="00286579" w:rsidRDefault="00286579" w14:paraId="1EDAEE40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22. Palmer S, Vecchio M, Craig JC, et al. Prevalence of depression in chronic kidney disease: systematic review and meta-analysis of observational studies. </w:t>
      </w:r>
      <w:r w:rsidRPr="00286579">
        <w:rPr>
          <w:i/>
          <w:noProof/>
        </w:rPr>
        <w:t>Kidney Int</w:t>
      </w:r>
      <w:r w:rsidRPr="00286579">
        <w:rPr>
          <w:noProof/>
        </w:rPr>
        <w:t xml:space="preserve"> 2013;84(1):179-91. doi: 10.1038/ki.2013.77 [published Online First: 2013/03/15]</w:t>
      </w:r>
    </w:p>
    <w:p w:rsidRPr="00286579" w:rsidR="00286579" w:rsidP="00286579" w:rsidRDefault="00286579" w14:paraId="47BB69D9" w14:textId="77777777">
      <w:pPr>
        <w:pStyle w:val="EndNoteBibliography"/>
        <w:ind w:left="720" w:hanging="720"/>
        <w:rPr>
          <w:noProof/>
        </w:rPr>
      </w:pPr>
      <w:r w:rsidRPr="00286579">
        <w:rPr>
          <w:noProof/>
        </w:rPr>
        <w:t xml:space="preserve">23. Palmer SC, Vecchio M, Craig JC, et al. Association between depression and death in people with CKD: a meta-analysis of cohort studies. </w:t>
      </w:r>
      <w:r w:rsidRPr="00286579">
        <w:rPr>
          <w:i/>
          <w:noProof/>
        </w:rPr>
        <w:t>American journal of kidney diseases : the official journal of the National Kidney Foundation</w:t>
      </w:r>
      <w:r w:rsidRPr="00286579">
        <w:rPr>
          <w:noProof/>
        </w:rPr>
        <w:t xml:space="preserve"> 2013;62(3):493-505. doi: 10.1053/j.ajkd.2013.02.369 [published Online First: 2013/04/30]</w:t>
      </w:r>
    </w:p>
    <w:p w:rsidRPr="00340A09" w:rsidR="0005166E" w:rsidRDefault="00CB762E" w14:paraId="14BE7C54" w14:textId="7942C7C3">
      <w:pPr>
        <w:rPr>
          <w:sz w:val="18"/>
          <w:szCs w:val="18"/>
        </w:rPr>
      </w:pPr>
      <w:r w:rsidRPr="00340A09">
        <w:rPr>
          <w:sz w:val="18"/>
          <w:szCs w:val="18"/>
        </w:rPr>
        <w:fldChar w:fldCharType="end"/>
      </w:r>
    </w:p>
    <w:sectPr w:rsidRPr="00340A09" w:rsidR="0005166E" w:rsidSect="003203E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7001AD2"/>
    <w:multiLevelType w:val="multilevel"/>
    <w:tmpl w:val="397CD3B4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 w16cid:durableId="8068216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9ez0aaurwpsxe595kpx9av2swas9aea2xx&quot;&gt;PhD&lt;record-ids&gt;&lt;item&gt;52&lt;/item&gt;&lt;item&gt;73&lt;/item&gt;&lt;item&gt;542&lt;/item&gt;&lt;item&gt;788&lt;/item&gt;&lt;item&gt;880&lt;/item&gt;&lt;item&gt;915&lt;/item&gt;&lt;item&gt;917&lt;/item&gt;&lt;item&gt;919&lt;/item&gt;&lt;item&gt;920&lt;/item&gt;&lt;item&gt;923&lt;/item&gt;&lt;item&gt;924&lt;/item&gt;&lt;item&gt;931&lt;/item&gt;&lt;item&gt;934&lt;/item&gt;&lt;item&gt;935&lt;/item&gt;&lt;item&gt;936&lt;/item&gt;&lt;item&gt;937&lt;/item&gt;&lt;item&gt;938&lt;/item&gt;&lt;item&gt;940&lt;/item&gt;&lt;item&gt;941&lt;/item&gt;&lt;item&gt;953&lt;/item&gt;&lt;item&gt;958&lt;/item&gt;&lt;item&gt;959&lt;/item&gt;&lt;item&gt;960&lt;/item&gt;&lt;/record-ids&gt;&lt;/item&gt;&lt;/Libraries&gt;"/>
  </w:docVars>
  <w:rsids>
    <w:rsidRoot w:val="005C5B0E"/>
    <w:rsid w:val="00012750"/>
    <w:rsid w:val="0002509A"/>
    <w:rsid w:val="00033292"/>
    <w:rsid w:val="000363E3"/>
    <w:rsid w:val="0005166E"/>
    <w:rsid w:val="00061FF5"/>
    <w:rsid w:val="000906F4"/>
    <w:rsid w:val="00096DB5"/>
    <w:rsid w:val="000B7023"/>
    <w:rsid w:val="000C3164"/>
    <w:rsid w:val="000D702F"/>
    <w:rsid w:val="00103633"/>
    <w:rsid w:val="001439CD"/>
    <w:rsid w:val="001533EB"/>
    <w:rsid w:val="00193953"/>
    <w:rsid w:val="001A6218"/>
    <w:rsid w:val="001D444E"/>
    <w:rsid w:val="001D4AA6"/>
    <w:rsid w:val="001D6385"/>
    <w:rsid w:val="002163F9"/>
    <w:rsid w:val="0025006B"/>
    <w:rsid w:val="00286579"/>
    <w:rsid w:val="002C09DB"/>
    <w:rsid w:val="002D5903"/>
    <w:rsid w:val="002D5FB0"/>
    <w:rsid w:val="002F19ED"/>
    <w:rsid w:val="003008C5"/>
    <w:rsid w:val="003203E2"/>
    <w:rsid w:val="00323297"/>
    <w:rsid w:val="00326544"/>
    <w:rsid w:val="00340A09"/>
    <w:rsid w:val="003420BF"/>
    <w:rsid w:val="0034752A"/>
    <w:rsid w:val="00350276"/>
    <w:rsid w:val="00394CF2"/>
    <w:rsid w:val="003971CE"/>
    <w:rsid w:val="003D0B9D"/>
    <w:rsid w:val="00414928"/>
    <w:rsid w:val="004170A6"/>
    <w:rsid w:val="00444953"/>
    <w:rsid w:val="004736DF"/>
    <w:rsid w:val="00477CA6"/>
    <w:rsid w:val="0048231B"/>
    <w:rsid w:val="004A58F1"/>
    <w:rsid w:val="004B3A24"/>
    <w:rsid w:val="004D1591"/>
    <w:rsid w:val="0050404B"/>
    <w:rsid w:val="00510D8F"/>
    <w:rsid w:val="00526C2E"/>
    <w:rsid w:val="00540C8B"/>
    <w:rsid w:val="005447A5"/>
    <w:rsid w:val="0055463D"/>
    <w:rsid w:val="005913AF"/>
    <w:rsid w:val="005C5B0E"/>
    <w:rsid w:val="005D5A41"/>
    <w:rsid w:val="005E4AF4"/>
    <w:rsid w:val="005F1A72"/>
    <w:rsid w:val="006051D2"/>
    <w:rsid w:val="0062112F"/>
    <w:rsid w:val="006279D2"/>
    <w:rsid w:val="00633A42"/>
    <w:rsid w:val="00656140"/>
    <w:rsid w:val="0066778B"/>
    <w:rsid w:val="006714AC"/>
    <w:rsid w:val="00672279"/>
    <w:rsid w:val="006C36C1"/>
    <w:rsid w:val="0071300B"/>
    <w:rsid w:val="00755941"/>
    <w:rsid w:val="0078697B"/>
    <w:rsid w:val="008100C4"/>
    <w:rsid w:val="0081017F"/>
    <w:rsid w:val="00822B45"/>
    <w:rsid w:val="00827131"/>
    <w:rsid w:val="00830636"/>
    <w:rsid w:val="0084156C"/>
    <w:rsid w:val="00844189"/>
    <w:rsid w:val="00897FA9"/>
    <w:rsid w:val="008F7340"/>
    <w:rsid w:val="00915634"/>
    <w:rsid w:val="009178E3"/>
    <w:rsid w:val="009215EC"/>
    <w:rsid w:val="00956FD5"/>
    <w:rsid w:val="0096653D"/>
    <w:rsid w:val="009748C4"/>
    <w:rsid w:val="00981329"/>
    <w:rsid w:val="00995F29"/>
    <w:rsid w:val="009C4D94"/>
    <w:rsid w:val="009E3C61"/>
    <w:rsid w:val="00A0210D"/>
    <w:rsid w:val="00A640AB"/>
    <w:rsid w:val="00A71833"/>
    <w:rsid w:val="00A83320"/>
    <w:rsid w:val="00AF47D1"/>
    <w:rsid w:val="00B044F4"/>
    <w:rsid w:val="00B04D40"/>
    <w:rsid w:val="00B16272"/>
    <w:rsid w:val="00B201A9"/>
    <w:rsid w:val="00B44E8E"/>
    <w:rsid w:val="00B81616"/>
    <w:rsid w:val="00B9644A"/>
    <w:rsid w:val="00BC5AB5"/>
    <w:rsid w:val="00BD31DF"/>
    <w:rsid w:val="00BE12CD"/>
    <w:rsid w:val="00BE1DD6"/>
    <w:rsid w:val="00C17CCE"/>
    <w:rsid w:val="00C208E3"/>
    <w:rsid w:val="00C35AA3"/>
    <w:rsid w:val="00C41E59"/>
    <w:rsid w:val="00C46B06"/>
    <w:rsid w:val="00C6670A"/>
    <w:rsid w:val="00C73297"/>
    <w:rsid w:val="00C7525A"/>
    <w:rsid w:val="00C8415F"/>
    <w:rsid w:val="00C95AD1"/>
    <w:rsid w:val="00CA1A0B"/>
    <w:rsid w:val="00CB762E"/>
    <w:rsid w:val="00CD55A1"/>
    <w:rsid w:val="00D055A2"/>
    <w:rsid w:val="00D20D73"/>
    <w:rsid w:val="00D564BB"/>
    <w:rsid w:val="00DA7DEF"/>
    <w:rsid w:val="00DB7A7A"/>
    <w:rsid w:val="00DC2E8C"/>
    <w:rsid w:val="00DD7A46"/>
    <w:rsid w:val="00E14F0F"/>
    <w:rsid w:val="00E5179E"/>
    <w:rsid w:val="00E577F2"/>
    <w:rsid w:val="00E83EC2"/>
    <w:rsid w:val="00EB329D"/>
    <w:rsid w:val="00EB705E"/>
    <w:rsid w:val="00ED6B7E"/>
    <w:rsid w:val="00F222A9"/>
    <w:rsid w:val="00F254E4"/>
    <w:rsid w:val="00F3561B"/>
    <w:rsid w:val="00F40643"/>
    <w:rsid w:val="00F4445C"/>
    <w:rsid w:val="00F96E92"/>
    <w:rsid w:val="00FA55AA"/>
    <w:rsid w:val="00FA68F5"/>
    <w:rsid w:val="00FC200B"/>
    <w:rsid w:val="00FC7B09"/>
    <w:rsid w:val="00FF6C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EFD649"/>
  <w15:chartTrackingRefBased/>
  <w15:docId w15:val="{7BCBFF13-2BF5-C046-87C8-5B15CC0352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B762E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762E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B762E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B762E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0C316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C3164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286579"/>
    <w:pPr>
      <w:ind w:left="720"/>
      <w:contextualSpacing/>
    </w:pPr>
    <w:rPr>
      <w:rFonts w:ascii="Times New Roman" w:eastAsia="Times New Roman" w:hAnsi="Times New Roman" w:cs="Times New Roman"/>
      <w:kern w:val="0"/>
      <w:lang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irmingham.ac.uk/staff/profiles/applied-health/kyte-derek.aspx" TargetMode="External"/><Relationship Id="rId13" Type="http://schemas.openxmlformats.org/officeDocument/2006/relationships/hyperlink" Target="https://richmondgroupofcharities.org.uk/no-time-lose-changing-trajectory-people-living-long-term-health-conditions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yperlink" Target="https://www.kingsfund.org.uk/projects/time-think-differently/trends-disease-and-disability-long-term-conditions-multi-morbidity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orcid.org/0000-0003-1975-266X" TargetMode="External"/><Relationship Id="rId5" Type="http://schemas.openxmlformats.org/officeDocument/2006/relationships/styles" Target="styles.xml"/><Relationship Id="rId15" Type="http://schemas.openxmlformats.org/officeDocument/2006/relationships/fontTable" Target="fontTable.xml"/><Relationship Id="rId10" Type="http://schemas.openxmlformats.org/officeDocument/2006/relationships/hyperlink" Target="https://www.worcester.ac.uk/about/profiles/dr-kostas-papadopoulos" TargetMode="External"/><Relationship Id="rId4" Type="http://schemas.openxmlformats.org/officeDocument/2006/relationships/numbering" Target="numbering.xml"/><Relationship Id="rId9" Type="http://schemas.openxmlformats.org/officeDocument/2006/relationships/hyperlink" Target="https://www.worc.ac.uk/about/profiles/professor-rebecca-jayne-stack" TargetMode="External"/><Relationship Id="rId14" Type="http://schemas.openxmlformats.org/officeDocument/2006/relationships/hyperlink" Target="https://www.patients-association.org.uk/long-term-condition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9D0DB886EA05B4FB89E2BC6F7CAFC09" ma:contentTypeVersion="13" ma:contentTypeDescription="Create a new document." ma:contentTypeScope="" ma:versionID="e4dfb04dae08f88aaeb56b7652f45265">
  <xsd:schema xmlns:xsd="http://www.w3.org/2001/XMLSchema" xmlns:xs="http://www.w3.org/2001/XMLSchema" xmlns:p="http://schemas.microsoft.com/office/2006/metadata/properties" xmlns:ns2="686a08b8-ff7c-44cc-9108-84ff621fd704" xmlns:ns3="b9b9c57e-afa3-4b8f-9130-c7e61893aebf" targetNamespace="http://schemas.microsoft.com/office/2006/metadata/properties" ma:root="true" ma:fieldsID="183742fdd682d7a3819bd1e7b1f7c1ea" ns2:_="" ns3:_="">
    <xsd:import namespace="686a08b8-ff7c-44cc-9108-84ff621fd704"/>
    <xsd:import namespace="b9b9c57e-afa3-4b8f-9130-c7e61893aeb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6a08b8-ff7c-44cc-9108-84ff621fd70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13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5" nillable="true" ma:taxonomy="true" ma:internalName="lcf76f155ced4ddcb4097134ff3c332f" ma:taxonomyFieldName="MediaServiceImageTags" ma:displayName="Image Tags" ma:readOnly="false" ma:fieldId="{5cf76f15-5ced-4ddc-b409-7134ff3c332f}" ma:taxonomyMulti="true" ma:sspId="04959c87-d6f1-45b1-8c03-cbd9c61d0a8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bjectDetectorVersions" ma:index="2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9b9c57e-afa3-4b8f-9130-c7e61893aebf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6" nillable="true" ma:displayName="Taxonomy Catch All Column" ma:hidden="true" ma:list="{125e20f3-cbc6-41f4-9818-9bf3af889ffa}" ma:internalName="TaxCatchAll" ma:showField="CatchAllData" ma:web="b9b9c57e-afa3-4b8f-9130-c7e61893aeb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686a08b8-ff7c-44cc-9108-84ff621fd704">
      <Terms xmlns="http://schemas.microsoft.com/office/infopath/2007/PartnerControls"/>
    </lcf76f155ced4ddcb4097134ff3c332f>
    <TaxCatchAll xmlns="b9b9c57e-afa3-4b8f-9130-c7e61893aebf" xsi:nil="true"/>
  </documentManagement>
</p:properties>
</file>

<file path=customXml/itemProps1.xml><?xml version="1.0" encoding="utf-8"?>
<ds:datastoreItem xmlns:ds="http://schemas.openxmlformats.org/officeDocument/2006/customXml" ds:itemID="{730E3716-DCA1-4B2C-9739-B9AF5177831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86a08b8-ff7c-44cc-9108-84ff621fd704"/>
    <ds:schemaRef ds:uri="b9b9c57e-afa3-4b8f-9130-c7e61893aeb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3C4B93A-4238-425C-9560-9DFB40749CD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6849A14-BA55-4499-86A2-CC82E7BE8DF7}">
  <ds:schemaRefs>
    <ds:schemaRef ds:uri="http://schemas.microsoft.com/office/2006/metadata/properties"/>
    <ds:schemaRef ds:uri="http://schemas.microsoft.com/office/infopath/2007/PartnerControls"/>
    <ds:schemaRef ds:uri="686a08b8-ff7c-44cc-9108-84ff621fd704"/>
    <ds:schemaRef ds:uri="b9b9c57e-afa3-4b8f-9130-c7e61893aeb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4</Pages>
  <Words>3722</Words>
  <Characters>21220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8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WLTC - Routine Monitoring of Depression and Anxiety in Patients with Chronic Kidney Disease (CKD)</dc:title>
  <dc:subject>
  </dc:subject>
  <dc:creator>Derek Kyte (Institute of Applied Health Research)</dc:creator>
  <cp:keywords>
  </cp:keywords>
  <dc:description>
  </dc:description>
  <cp:lastModifiedBy>Derek Kyte</cp:lastModifiedBy>
  <cp:revision>22</cp:revision>
  <dcterms:created xsi:type="dcterms:W3CDTF">2023-05-12T07:44:00Z</dcterms:created>
  <dcterms:modified xsi:type="dcterms:W3CDTF">2023-11-17T11:22:09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9D0DB886EA05B4FB89E2BC6F7CAFC09</vt:lpwstr>
  </property>
  <property fmtid="{D5CDD505-2E9C-101B-9397-08002B2CF9AE}" pid="3" name="MediaServiceImageTags">
    <vt:lpwstr/>
  </property>
</Properties>
</file>